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3386322"/>
      <w:r>
        <w:lastRenderedPageBreak/>
        <w:t xml:space="preserve">1 </w:t>
      </w:r>
      <w:r>
        <w:rPr>
          <w:sz w:val="26"/>
          <w:szCs w:val="26"/>
        </w:rPr>
        <w:t xml:space="preserve">| </w:t>
      </w:r>
      <w:r>
        <w:t>INTRODUCTION</w:t>
      </w:r>
      <w:bookmarkEnd w:id="2"/>
      <w:bookmarkEnd w:id="3"/>
    </w:p>
    <w:p w14:paraId="75673EA8" w14:textId="17DD599C"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w:t>
      </w:r>
      <w:del w:id="4" w:author="Ana Eguiguren" w:date="2025-07-17T16:40:00Z" w16du:dateUtc="2025-07-17T19:40:00Z">
        <w:r w:rsidR="00B10704" w:rsidDel="00B213BD">
          <w:delText xml:space="preserve">of </w:delText>
        </w:r>
      </w:del>
      <w:ins w:id="5" w:author="Ana Eguiguren" w:date="2025-07-17T16:40:00Z" w16du:dateUtc="2025-07-17T19:40:00Z">
        <w:r w:rsidR="00B213BD">
          <w:t xml:space="preserve">of </w:t>
        </w:r>
      </w:ins>
      <w:r w:rsidR="00B10704">
        <w:t>different</w:t>
      </w:r>
      <w:ins w:id="6" w:author="Ana Eguiguren" w:date="2025-07-17T16:40:00Z" w16du:dateUtc="2025-07-17T19:40:00Z">
        <w:r w:rsidR="00B213BD">
          <w:t xml:space="preserve"> developmental stages and sex</w:t>
        </w:r>
      </w:ins>
      <w:r w:rsidR="00B10704">
        <w:t xml:space="preserve"> </w:t>
      </w:r>
      <w:del w:id="7" w:author="Ana Eguiguren" w:date="2025-07-17T16:40:00Z" w16du:dateUtc="2025-07-17T19:40:00Z">
        <w:r w:rsidR="00B10704" w:rsidDel="00B213BD">
          <w:delText xml:space="preserve">sex/age classes </w:delText>
        </w:r>
      </w:del>
      <w:r w:rsidR="00B10704">
        <w:t xml:space="preserve">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del w:id="8" w:author="Ana Eguiguren" w:date="2025-07-17T16:40:00Z" w16du:dateUtc="2025-07-17T19:40:00Z">
        <w:r w:rsidR="00846C8C" w:rsidDel="00B213BD">
          <w:delText xml:space="preserve">age </w:delText>
        </w:r>
      </w:del>
      <w:ins w:id="9" w:author="Ana Eguiguren" w:date="2025-07-17T16:40:00Z" w16du:dateUtc="2025-07-17T19:40:00Z">
        <w:r w:rsidR="00B213BD">
          <w:t xml:space="preserve">developmental </w:t>
        </w:r>
      </w:ins>
      <w:del w:id="10" w:author="Ana Eguiguren" w:date="2025-07-17T16:40:00Z" w16du:dateUtc="2025-07-17T19:40:00Z">
        <w:r w:rsidR="00846C8C" w:rsidDel="00B213BD">
          <w:delText xml:space="preserve">classes </w:delText>
        </w:r>
      </w:del>
      <w:ins w:id="11" w:author="Ana Eguiguren" w:date="2025-07-17T16:40:00Z" w16du:dateUtc="2025-07-17T19:40:00Z">
        <w:r w:rsidR="00B213BD">
          <w:t xml:space="preserve">stages </w:t>
        </w:r>
      </w:ins>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 xml:space="preserve">Likewise, delineating informative </w:t>
      </w:r>
      <w:del w:id="12" w:author="Ana Eguiguren" w:date="2025-07-17T16:41:00Z" w16du:dateUtc="2025-07-17T19:41:00Z">
        <w:r w:rsidR="00470354" w:rsidDel="00B213BD">
          <w:delText>age-classes</w:delText>
        </w:r>
      </w:del>
      <w:ins w:id="13" w:author="Ana Eguiguren" w:date="2025-07-17T16:41:00Z" w16du:dateUtc="2025-07-17T19:41:00Z">
        <w:r w:rsidR="00B213BD">
          <w:t>developmental stages</w:t>
        </w:r>
      </w:ins>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77F9D7A0" w:rsidR="00EF7787" w:rsidRDefault="009E2E5B" w:rsidP="00333FBA">
      <w:r>
        <w:t xml:space="preserve">Identifying sex and </w:t>
      </w:r>
      <w:del w:id="14" w:author="Ana Eguiguren" w:date="2025-07-17T16:41:00Z" w16du:dateUtc="2025-07-17T19:41:00Z">
        <w:r w:rsidDel="00B213BD">
          <w:delText>age classes</w:delText>
        </w:r>
      </w:del>
      <w:ins w:id="15" w:author="Ana Eguiguren" w:date="2025-07-17T16:41:00Z" w16du:dateUtc="2025-07-17T19:41:00Z">
        <w:r w:rsidR="00B213BD">
          <w:t>developmental stage</w:t>
        </w:r>
      </w:ins>
      <w:r>
        <w:t xml:space="preserve">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w:t>
      </w:r>
      <w:del w:id="16" w:author="Ana Eguiguren" w:date="2025-07-17T16:41:00Z" w16du:dateUtc="2025-07-17T19:41:00Z">
        <w:r w:rsidR="009E36CF" w:rsidDel="00B213BD">
          <w:delText xml:space="preserve">of age/sex </w:delText>
        </w:r>
      </w:del>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del w:id="17" w:author="Ana Eguiguren" w:date="2025-07-17T16:41:00Z" w16du:dateUtc="2025-07-17T19:41:00Z">
        <w:r w:rsidR="0012150A" w:rsidDel="00B213BD">
          <w:delText>age</w:delText>
        </w:r>
        <w:r w:rsidR="006571AA" w:rsidDel="00B213BD">
          <w:delText xml:space="preserve"> </w:delText>
        </w:r>
      </w:del>
      <w:ins w:id="18" w:author="Ana Eguiguren" w:date="2025-07-17T16:41:00Z" w16du:dateUtc="2025-07-17T19:41:00Z">
        <w:r w:rsidR="00B213BD">
          <w:t xml:space="preserve">developmental </w:t>
        </w:r>
      </w:ins>
      <w:r w:rsidR="006571AA">
        <w:t>classes</w:t>
      </w:r>
      <w:r w:rsidR="0012150A">
        <w:t xml:space="preserve"> without sex distinctions (calves, juveniles, and adults), or</w:t>
      </w:r>
      <w:r w:rsidR="00333FBA">
        <w:t xml:space="preserve"> into</w:t>
      </w:r>
      <w:r w:rsidR="0012150A">
        <w:t xml:space="preserve"> </w:t>
      </w:r>
      <w:del w:id="19" w:author="Ana Eguiguren" w:date="2025-07-17T16:41:00Z" w16du:dateUtc="2025-07-17T19:41:00Z">
        <w:r w:rsidR="0012150A" w:rsidDel="00B213BD">
          <w:delText>age</w:delText>
        </w:r>
      </w:del>
      <w:ins w:id="20" w:author="Ana Eguiguren" w:date="2025-07-17T16:41:00Z" w16du:dateUtc="2025-07-17T19:41:00Z">
        <w:r w:rsidR="00B213BD">
          <w:t>developmental</w:t>
        </w:r>
      </w:ins>
      <w:r w:rsidR="0012150A">
        <w:t>/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del w:id="21" w:author="Ana Eguiguren" w:date="2025-07-17T16:41:00Z" w16du:dateUtc="2025-07-17T19:41:00Z">
        <w:r w:rsidR="00137A11" w:rsidDel="00B213BD">
          <w:delText>age</w:delText>
        </w:r>
      </w:del>
      <w:ins w:id="22" w:author="Ana Eguiguren" w:date="2025-07-17T16:41:00Z" w16du:dateUtc="2025-07-17T19:41:00Z">
        <w:r w:rsidR="00B213BD">
          <w:t>d</w:t>
        </w:r>
      </w:ins>
      <w:ins w:id="23" w:author="Ana Eguiguren" w:date="2025-07-17T16:42:00Z" w16du:dateUtc="2025-07-17T19:42:00Z">
        <w:r w:rsidR="00B213BD">
          <w:t>evelopmental</w:t>
        </w:r>
      </w:ins>
      <w:r w:rsidR="00137A11">
        <w:t>/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 xml:space="preserve">Although </w:t>
      </w:r>
      <w:r w:rsidR="00537252">
        <w:lastRenderedPageBreak/>
        <w:t>mature</w:t>
      </w:r>
      <w:r w:rsidR="00DB3605">
        <w:t xml:space="preserve"> males can be reliably identified in the field</w:t>
      </w:r>
      <w:r w:rsidR="00537252">
        <w:t>,</w:t>
      </w:r>
      <w:r w:rsidR="00DB3605">
        <w:t xml:space="preserve"> as they can be 40% longer and weigh three times as much as mature 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5827C86B" w:rsidR="00941758" w:rsidRDefault="004E7554" w:rsidP="00941758">
      <w:r>
        <w:t xml:space="preserve">Here, we </w:t>
      </w:r>
      <w:r w:rsidR="00A65828">
        <w:t>develop</w:t>
      </w:r>
      <w:r w:rsidR="00A109BD">
        <w:t>ed</w:t>
      </w:r>
      <w:r w:rsidR="00A65828">
        <w:t xml:space="preserve"> a method to infer the </w:t>
      </w:r>
      <w:del w:id="24" w:author="Ana Eguiguren" w:date="2025-07-17T16:42:00Z" w16du:dateUtc="2025-07-17T19:42:00Z">
        <w:r w:rsidR="00A65828" w:rsidDel="00B213BD">
          <w:delText>age</w:delText>
        </w:r>
      </w:del>
      <w:ins w:id="25" w:author="Ana Eguiguren" w:date="2025-07-17T16:42:00Z" w16du:dateUtc="2025-07-17T19:42:00Z">
        <w:r w:rsidR="00B213BD">
          <w:t xml:space="preserve">developmental stage and </w:t>
        </w:r>
      </w:ins>
      <w:del w:id="26" w:author="Ana Eguiguren" w:date="2025-07-17T16:42:00Z" w16du:dateUtc="2025-07-17T19:42:00Z">
        <w:r w:rsidR="00A65828" w:rsidDel="00B213BD">
          <w:delText>/</w:delText>
        </w:r>
      </w:del>
      <w:r w:rsidR="00A65828">
        <w:t>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w:t>
      </w:r>
      <w:del w:id="27" w:author="Ana Eguiguren" w:date="2025-07-17T16:43:00Z" w16du:dateUtc="2025-07-17T19:43:00Z">
        <w:r w:rsidR="00DB2679" w:rsidDel="00B213BD">
          <w:delText>age-class</w:delText>
        </w:r>
      </w:del>
      <w:ins w:id="28" w:author="Ana Eguiguren" w:date="2025-07-17T16:43:00Z" w16du:dateUtc="2025-07-17T19:43:00Z">
        <w:r w:rsidR="00B213BD">
          <w:t>developmental stage</w:t>
        </w:r>
      </w:ins>
      <w:r w:rsidR="00DB2679">
        <w:t xml:space="preserve"> groupings. To </w:t>
      </w:r>
      <w:r w:rsidR="00C807BA">
        <w:t>distinguish</w:t>
      </w:r>
      <w:r w:rsidR="00DB2679">
        <w:t xml:space="preserve"> sexes </w:t>
      </w:r>
      <w:r w:rsidR="00C807BA">
        <w:t>within</w:t>
      </w:r>
      <w:r w:rsidR="00DB2679">
        <w:t xml:space="preserve"> </w:t>
      </w:r>
      <w:del w:id="29" w:author="Ana Eguiguren" w:date="2025-07-17T16:43:00Z" w16du:dateUtc="2025-07-17T19:43:00Z">
        <w:r w:rsidR="00DB2679" w:rsidDel="00B213BD">
          <w:delText>age-classes</w:delText>
        </w:r>
      </w:del>
      <w:ins w:id="30" w:author="Ana Eguiguren" w:date="2025-07-17T16:43:00Z" w16du:dateUtc="2025-07-17T19:43:00Z">
        <w:r w:rsidR="00B213BD">
          <w:t>developmental stages</w:t>
        </w:r>
      </w:ins>
      <w:r w:rsidR="00DB2679">
        <w:t>,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 xml:space="preserve">—a stereotyped </w:t>
      </w:r>
      <w:r w:rsidR="00941758">
        <w:lastRenderedPageBreak/>
        <w:t>interaction which has thus far been reported only between calves/juveniles and females—</w:t>
      </w:r>
      <w:proofErr w:type="gramStart"/>
      <w:r w:rsidR="00941758">
        <w:t>in light of</w:t>
      </w:r>
      <w:proofErr w:type="gramEnd"/>
      <w:r w:rsidR="00941758">
        <w:t xml:space="preserve"> our </w:t>
      </w:r>
      <w:del w:id="31" w:author="Ana Eguiguren" w:date="2025-07-17T16:43:00Z" w16du:dateUtc="2025-07-17T19:43:00Z">
        <w:r w:rsidR="00941758" w:rsidDel="00B213BD">
          <w:delText>sex</w:delText>
        </w:r>
      </w:del>
      <w:ins w:id="32" w:author="Ana Eguiguren" w:date="2025-07-17T16:43:00Z" w16du:dateUtc="2025-07-17T19:43:00Z">
        <w:r w:rsidR="00B213BD">
          <w:t>developmental stage/</w:t>
        </w:r>
      </w:ins>
      <w:del w:id="33" w:author="Ana Eguiguren" w:date="2025-07-17T16:43:00Z" w16du:dateUtc="2025-07-17T19:43:00Z">
        <w:r w:rsidR="00941758" w:rsidDel="00B213BD">
          <w:delText>/age</w:delText>
        </w:r>
      </w:del>
      <w:ins w:id="34" w:author="Ana Eguiguren" w:date="2025-07-17T16:43:00Z" w16du:dateUtc="2025-07-17T19:43:00Z">
        <w:r w:rsidR="00B213BD">
          <w:t>sex</w:t>
        </w:r>
      </w:ins>
      <w:r w:rsidR="00941758">
        <w:t xml:space="preserve"> class inferences.  </w:t>
      </w:r>
    </w:p>
    <w:p w14:paraId="0699146D" w14:textId="77777777" w:rsidR="00862972" w:rsidRPr="00EA7AE3" w:rsidRDefault="00862972" w:rsidP="00EA7AE3">
      <w:pPr>
        <w:pStyle w:val="Heading2"/>
      </w:pPr>
      <w:bookmarkStart w:id="35" w:name="_Toc201083897"/>
      <w:bookmarkStart w:id="36" w:name="_Toc203386323"/>
      <w:r w:rsidRPr="00EA7AE3">
        <w:t>2 | METHODS</w:t>
      </w:r>
      <w:bookmarkEnd w:id="35"/>
      <w:bookmarkEnd w:id="36"/>
    </w:p>
    <w:p w14:paraId="39B141C3" w14:textId="77777777" w:rsidR="00862972" w:rsidRPr="001C7BCE" w:rsidRDefault="00862972" w:rsidP="00EA7AE3">
      <w:pPr>
        <w:pStyle w:val="Heading3"/>
      </w:pPr>
      <w:bookmarkStart w:id="37" w:name="_Toc201083898"/>
      <w:bookmarkStart w:id="38" w:name="_Toc203386324"/>
      <w:r w:rsidRPr="001C7BCE">
        <w:t>2.1 | Data Collection</w:t>
      </w:r>
      <w:bookmarkEnd w:id="37"/>
      <w:bookmarkEnd w:id="38"/>
    </w:p>
    <w:p w14:paraId="6034AE18" w14:textId="21FFFB9E"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w:t>
      </w:r>
      <w:proofErr w:type="gramStart"/>
      <w:r>
        <w:t>May</w:t>
      </w:r>
      <w:ins w:id="39" w:author="Ana Eguiguren" w:date="2025-07-17T16:43:00Z" w16du:dateUtc="2025-07-17T19:43:00Z">
        <w:r w:rsidR="00B213BD">
          <w:t>,</w:t>
        </w:r>
      </w:ins>
      <w:proofErr w:type="gramEnd"/>
      <w:r>
        <w:t xml:space="preserve"> 2023 </w:t>
      </w:r>
      <w:commentRangeStart w:id="40"/>
      <w:r>
        <w:t>(</w:t>
      </w:r>
      <w:r w:rsidR="00D20807">
        <w:t xml:space="preserve">Galápagos National Park </w:t>
      </w:r>
      <w:r>
        <w:t>research permit No. PC-86-22</w:t>
      </w:r>
      <w:commentRangeEnd w:id="40"/>
      <w:r w:rsidR="00EA082D">
        <w:rPr>
          <w:rStyle w:val="CommentReference"/>
        </w:rPr>
        <w:commentReference w:id="40"/>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4B425773"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41"/>
      <w:r w:rsidRPr="0033664C">
        <w:t>1080</w:t>
      </w:r>
      <w:ins w:id="42" w:author="Ana Eguiguren" w:date="2025-07-17T16:44:00Z" w16du:dateUtc="2025-07-17T19:44:00Z">
        <w:r w:rsidR="00B213BD">
          <w:t xml:space="preserve"> x 1902</w:t>
        </w:r>
      </w:ins>
      <w:r w:rsidR="00D20807">
        <w:t xml:space="preserve"> </w:t>
      </w:r>
      <w:del w:id="43" w:author="Ana Eguiguren" w:date="2025-07-17T16:44:00Z" w16du:dateUtc="2025-07-17T19:44:00Z">
        <w:r w:rsidRPr="0033664C" w:rsidDel="00B213BD">
          <w:delText>p</w:delText>
        </w:r>
        <w:commentRangeEnd w:id="41"/>
        <w:r w:rsidR="00AA7307" w:rsidDel="00B213BD">
          <w:rPr>
            <w:rStyle w:val="CommentReference"/>
          </w:rPr>
          <w:commentReference w:id="41"/>
        </w:r>
        <w:r w:rsidRPr="0033664C" w:rsidDel="00B213BD">
          <w:delText xml:space="preserve"> </w:delText>
        </w:r>
      </w:del>
      <w:r w:rsidRPr="0033664C">
        <w:t xml:space="preserve">or </w:t>
      </w:r>
      <w:ins w:id="44" w:author="Ana Eguiguren" w:date="2025-07-17T16:44:00Z" w16du:dateUtc="2025-07-17T19:44:00Z">
        <w:r w:rsidR="00B213BD">
          <w:t xml:space="preserve">3840 x 2160 </w:t>
        </w:r>
        <w:proofErr w:type="spellStart"/>
        <w:r w:rsidR="00B213BD">
          <w:t>px</w:t>
        </w:r>
        <w:proofErr w:type="spellEnd"/>
        <w:r w:rsidR="00B213BD">
          <w:t xml:space="preserve"> (</w:t>
        </w:r>
      </w:ins>
      <w:r w:rsidRPr="0033664C">
        <w:t>4K</w:t>
      </w:r>
      <w:ins w:id="45" w:author="Ana Eguiguren" w:date="2025-07-17T16:44:00Z" w16du:dateUtc="2025-07-17T19:44:00Z">
        <w:r w:rsidR="00B213BD">
          <w:t>)</w:t>
        </w:r>
      </w:ins>
      <w:r w:rsidRPr="0033664C">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6" w:name="_Toc201083899"/>
      <w:bookmarkStart w:id="47" w:name="_Toc203386325"/>
      <w:r w:rsidRPr="00EA7AE3">
        <w:t>2.2 | Morphometric measurements</w:t>
      </w:r>
      <w:bookmarkEnd w:id="46"/>
      <w:bookmarkEnd w:id="47"/>
    </w:p>
    <w:p w14:paraId="15D81402" w14:textId="77777777" w:rsidR="00862972" w:rsidRPr="001733CE" w:rsidRDefault="00862972" w:rsidP="00EA7AE3">
      <w:pPr>
        <w:pStyle w:val="Heading4"/>
      </w:pPr>
      <w:bookmarkStart w:id="48" w:name="_Ref192584273"/>
      <w:r w:rsidRPr="001733CE">
        <w:t xml:space="preserve">2.2.1 | </w:t>
      </w:r>
      <w:bookmarkEnd w:id="48"/>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49"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50" w:author="Hal Whitehead" w:date="2025-07-09T19:51:00Z" w16du:dateUtc="2025-07-09T22:51:00Z">
            <w:rPr/>
          </w:rPrChange>
        </w:rPr>
        <w:t xml:space="preserve">. </w:t>
      </w:r>
      <w:r>
        <w:t xml:space="preserve">Drones that derive altitude measurements from inbuilt barometers, as was our case, can be inaccurate due to </w:t>
      </w:r>
      <w:r>
        <w:lastRenderedPageBreak/>
        <w:t xml:space="preserve">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5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2D586422"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ins w:id="52" w:author="Ana Eguiguren" w:date="2025-07-17T16:46:00Z" w16du:dateUtc="2025-07-17T19:46:00Z">
        <w:r w:rsidR="002E01B8">
          <w:t>As we attempted to capture a broad size range of individuals,</w:t>
        </w:r>
      </w:ins>
      <w:ins w:id="53" w:author="Ana Eguiguren" w:date="2025-07-17T16:47:00Z" w16du:dateUtc="2025-07-17T19:47:00Z">
        <w:r w:rsidR="002E01B8">
          <w:t xml:space="preserve"> w</w:t>
        </w:r>
      </w:ins>
      <w:ins w:id="54" w:author="Ana Eguiguren" w:date="2025-07-17T16:45:00Z" w16du:dateUtc="2025-07-17T19:45:00Z">
        <w:r w:rsidR="002E01B8">
          <w:t xml:space="preserve">e </w:t>
        </w:r>
      </w:ins>
      <w:ins w:id="55" w:author="Ana Eguiguren" w:date="2025-07-17T16:46:00Z" w16du:dateUtc="2025-07-17T19:46:00Z">
        <w:r w:rsidR="002E01B8">
          <w:t>note that measured whales are not a random sample of the population</w:t>
        </w:r>
      </w:ins>
      <w:ins w:id="56" w:author="Ana Eguiguren" w:date="2025-07-17T16:47:00Z" w16du:dateUtc="2025-07-17T19:47:00Z">
        <w:r w:rsidR="002E01B8">
          <w:t>.</w:t>
        </w:r>
      </w:ins>
      <w:ins w:id="57" w:author="Ana Eguiguren" w:date="2025-07-17T16:46:00Z" w16du:dateUtc="2025-07-17T19:46:00Z">
        <w:r w:rsidR="002E01B8">
          <w:t xml:space="preserve"> </w:t>
        </w:r>
      </w:ins>
    </w:p>
    <w:p w14:paraId="2E26AEFF" w14:textId="75F0013D" w:rsidR="00EC75E7" w:rsidRDefault="00A47453" w:rsidP="000851A3">
      <w:pPr>
        <w:rPr>
          <w:ins w:id="58"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59"/>
      <w:r w:rsidR="00583D2A">
        <w:t>piecewise</w:t>
      </w:r>
      <w:commentRangeEnd w:id="59"/>
      <w:r w:rsidR="003C5F32">
        <w:rPr>
          <w:rStyle w:val="CommentReference"/>
        </w:rPr>
        <w:commentReference w:id="59"/>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w:t>
      </w:r>
      <w:r>
        <w:lastRenderedPageBreak/>
        <w:t xml:space="preserve">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0" w:name="_Toc203386326"/>
      <w:r w:rsidRPr="00EA7AE3">
        <w:t>2.</w:t>
      </w:r>
      <w:r w:rsidR="008F22F1" w:rsidRPr="00EA7AE3">
        <w:t>3</w:t>
      </w:r>
      <w:r w:rsidRPr="00EA7AE3">
        <w:t xml:space="preserve"> | Photo-identifying whales</w:t>
      </w:r>
      <w:bookmarkEnd w:id="60"/>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1A843B0C" w:rsidR="00862972" w:rsidRDefault="00862972" w:rsidP="00EA7AE3">
      <w:pPr>
        <w:pStyle w:val="Heading3"/>
      </w:pPr>
      <w:bookmarkStart w:id="61" w:name="_Toc201083900"/>
      <w:bookmarkStart w:id="62" w:name="_Toc203386327"/>
      <w:r w:rsidRPr="001C7BCE">
        <w:t>2.</w:t>
      </w:r>
      <w:r w:rsidR="008F22F1">
        <w:t>4</w:t>
      </w:r>
      <w:r w:rsidRPr="001C7BCE">
        <w:t xml:space="preserve"> |</w:t>
      </w:r>
      <w:r>
        <w:t xml:space="preserve"> Inferring</w:t>
      </w:r>
      <w:r w:rsidR="00661A64">
        <w:t xml:space="preserve"> </w:t>
      </w:r>
      <w:bookmarkEnd w:id="61"/>
      <w:del w:id="63" w:author="Ana Eguiguren" w:date="2025-07-17T16:47:00Z" w16du:dateUtc="2025-07-17T19:47:00Z">
        <w:r w:rsidR="001625DA" w:rsidDel="002E01B8">
          <w:delText xml:space="preserve">sex </w:delText>
        </w:r>
      </w:del>
      <w:ins w:id="64" w:author="Ana Eguiguren" w:date="2025-07-17T16:47:00Z" w16du:dateUtc="2025-07-17T19:47:00Z">
        <w:r w:rsidR="002E01B8">
          <w:t xml:space="preserve">sex </w:t>
        </w:r>
      </w:ins>
      <w:r w:rsidR="001625DA">
        <w:t xml:space="preserve">and </w:t>
      </w:r>
      <w:del w:id="65" w:author="Ana Eguiguren" w:date="2025-07-17T16:47:00Z" w16du:dateUtc="2025-07-17T19:47:00Z">
        <w:r w:rsidR="001625DA" w:rsidDel="002E01B8">
          <w:delText xml:space="preserve">age </w:delText>
        </w:r>
      </w:del>
      <w:ins w:id="66" w:author="Ana Eguiguren" w:date="2025-07-17T16:47:00Z" w16du:dateUtc="2025-07-17T19:47:00Z">
        <w:r w:rsidR="002E01B8">
          <w:t>developmental stage</w:t>
        </w:r>
      </w:ins>
      <w:del w:id="67" w:author="Ana Eguiguren" w:date="2025-07-17T16:47:00Z" w16du:dateUtc="2025-07-17T19:47:00Z">
        <w:r w:rsidR="001625DA" w:rsidDel="002E01B8">
          <w:delText>class</w:delText>
        </w:r>
      </w:del>
      <w:bookmarkEnd w:id="62"/>
    </w:p>
    <w:p w14:paraId="71EBC8D1" w14:textId="1BD2EB43" w:rsidR="00661A64" w:rsidRDefault="00661A64" w:rsidP="00EA7AE3">
      <w:pPr>
        <w:pStyle w:val="Heading4"/>
      </w:pPr>
      <w:r>
        <w:t>2.</w:t>
      </w:r>
      <w:r w:rsidR="00EA7AE3">
        <w:t>4</w:t>
      </w:r>
      <w:r>
        <w:t>.</w:t>
      </w:r>
      <w:r w:rsidR="001625DA">
        <w:t>1</w:t>
      </w:r>
      <w:r>
        <w:t xml:space="preserve"> Sex</w:t>
      </w:r>
    </w:p>
    <w:p w14:paraId="2C53F04F" w14:textId="19782BE3" w:rsidR="00F2034F" w:rsidRDefault="00F2034F" w:rsidP="00862972">
      <w:pPr>
        <w:rPr>
          <w:ins w:id="68" w:author="Ana Eguiguren" w:date="2025-07-09T19:51:00Z" w16du:dateUtc="2025-07-09T22:51:00Z"/>
        </w:rPr>
      </w:pPr>
      <w:ins w:id="69" w:author="Ana Eguiguren" w:date="2025-07-09T19:51:00Z" w16du:dateUtc="2025-07-09T22:51:00Z">
        <w:r>
          <w:t xml:space="preserve">Much of this size difference </w:t>
        </w:r>
      </w:ins>
      <w:ins w:id="70" w:author="Ana Eguiguren" w:date="2025-07-17T16:47:00Z" w16du:dateUtc="2025-07-17T19:47:00Z">
        <w:r w:rsidR="002E01B8">
          <w:t xml:space="preserve">between males and females </w:t>
        </w:r>
      </w:ins>
      <w:ins w:id="71" w:author="Ana Eguiguren" w:date="2025-07-09T19:51:00Z" w16du:dateUtc="2025-07-09T22:51:00Z">
        <w:r>
          <w:t xml:space="preserve">arises from the disproportionately larger ‘noses’ of males, which can account for c.a. 40% of their total length, compared to up to 30% of the </w:t>
        </w:r>
        <w:del w:id="72" w:author="Balaena Institute whitehead" w:date="2025-07-14T11:52:00Z" w16du:dateUtc="2025-07-14T14:52:00Z">
          <w:r w:rsidDel="00C804FD">
            <w:delText>female’s</w:delText>
          </w:r>
        </w:del>
      </w:ins>
      <w:ins w:id="73" w:author="Balaena Institute whitehead" w:date="2025-07-14T11:52:00Z" w16du:dateUtc="2025-07-14T14:52:00Z">
        <w:r w:rsidR="00C804FD">
          <w:t>females’</w:t>
        </w:r>
      </w:ins>
      <w:ins w:id="74"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75"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76" w:author="Balaena Institute whitehead" w:date="2025-07-14T11:52:00Z" w16du:dateUtc="2025-07-14T14:52:00Z">
          <w:r w:rsidDel="00C804FD">
            <w:delText>result</w:delText>
          </w:r>
        </w:del>
      </w:ins>
      <w:ins w:id="77" w:author="Balaena Institute whitehead" w:date="2025-07-14T11:52:00Z" w16du:dateUtc="2025-07-14T14:52:00Z">
        <w:r w:rsidR="00C804FD">
          <w:t>results</w:t>
        </w:r>
      </w:ins>
      <w:ins w:id="78"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79" w:author="Balaena Institute whitehead" w:date="2025-07-14T11:53:00Z" w16du:dateUtc="2025-07-14T14:53:00Z">
          <w:r w:rsidDel="00C804FD">
            <w:delText>nose</w:delText>
          </w:r>
        </w:del>
      </w:ins>
      <w:ins w:id="80" w:author="Balaena Institute whitehead" w:date="2025-07-14T11:53:00Z" w16du:dateUtc="2025-07-14T14:53:00Z">
        <w:r w:rsidR="00C804FD">
          <w:t>noses</w:t>
        </w:r>
      </w:ins>
      <w:ins w:id="81"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82"/>
              <w:commentRangeEnd w:id="82"/>
              <m:r>
                <m:rPr>
                  <m:sty m:val="p"/>
                </m:rPr>
                <w:rPr>
                  <w:rStyle w:val="CommentReference"/>
                </w:rPr>
                <w:commentReference w:id="82"/>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83" w:author="Balaena Institute whitehead" w:date="2025-07-14T11:53:00Z" w16du:dateUtc="2025-07-14T14:53:00Z">
        <w:r w:rsidR="00583D2A" w:rsidDel="00C804FD">
          <w:delText xml:space="preserve"> </w:delText>
        </w:r>
      </w:del>
      <w:r w:rsidR="00583D2A">
        <w:t xml:space="preserve">. </w:t>
      </w:r>
    </w:p>
    <w:p w14:paraId="0463C445" w14:textId="6C054C45" w:rsidR="00862972" w:rsidRDefault="00862972" w:rsidP="00862972">
      <w:del w:id="84" w:author="Ana Eguiguren" w:date="2025-07-17T16:49:00Z" w16du:dateUtc="2025-07-17T19:49:00Z">
        <w:r w:rsidDel="002E01B8">
          <w:delText xml:space="preserve">Next, </w:delText>
        </w:r>
      </w:del>
      <w:ins w:id="85" w:author="Ana Eguiguren" w:date="2025-07-17T16:49:00Z" w16du:dateUtc="2025-07-17T19:49:00Z">
        <w:r w:rsidR="002E01B8">
          <w:t>T</w:t>
        </w:r>
      </w:ins>
      <w:del w:id="86" w:author="Ana Eguiguren" w:date="2025-07-17T16:49:00Z" w16du:dateUtc="2025-07-17T19:49:00Z">
        <w:r w:rsidDel="002E01B8">
          <w:delText>t</w:delText>
        </w:r>
      </w:del>
      <w:r>
        <w:t xml:space="preserve">he posterior probability that each </w:t>
      </w:r>
      <w:del w:id="87" w:author="Ana Eguiguren" w:date="2025-07-17T16:49:00Z" w16du:dateUtc="2025-07-17T19:49:00Z">
        <w:r w:rsidDel="002E01B8">
          <w:delText xml:space="preserve">whale </w:delText>
        </w:r>
      </w:del>
      <w:ins w:id="88" w:author="Ana Eguiguren" w:date="2025-07-17T16:49:00Z" w16du:dateUtc="2025-07-17T19:49:00Z">
        <w:r w:rsidR="002E01B8">
          <w:t xml:space="preserve">individual </w:t>
        </w:r>
      </w:ins>
      <w:r>
        <w:t xml:space="preserve">was female was estimated </w:t>
      </w:r>
      <w:ins w:id="89" w:author="Ana Eguiguren" w:date="2025-07-17T16:49:00Z" w16du:dateUtc="2025-07-17T19:49:00Z">
        <w:r w:rsidR="002E01B8">
          <w:t>based on</w:t>
        </w:r>
      </w:ins>
      <w:ins w:id="90" w:author="Ana Eguiguren" w:date="2025-07-17T16:48:00Z" w16du:dateUtc="2025-07-17T19:48:00Z">
        <w:r w:rsidR="002E01B8">
          <w:t xml:space="preserve"> </w:t>
        </w:r>
      </w:ins>
      <w:ins w:id="91" w:author="Ana Eguiguren" w:date="2025-07-17T16:49:00Z" w16du:dateUtc="2025-07-17T19:49:00Z">
        <w:r w:rsidR="002E01B8">
          <w:t xml:space="preserve">Bayes’ </w:t>
        </w:r>
      </w:ins>
      <w:ins w:id="92" w:author="Ana Eguiguren" w:date="2025-07-17T16:50:00Z" w16du:dateUtc="2025-07-17T19:50:00Z">
        <w:r w:rsidR="002E01B8">
          <w:t>theorem under the prior assumption that</w:t>
        </w:r>
      </w:ins>
      <w:ins w:id="93" w:author="Ana Eguiguren" w:date="2025-07-17T16:49:00Z" w16du:dateUtc="2025-07-17T19:49:00Z">
        <w:r w:rsidR="002E01B8">
          <w:t xml:space="preserve"> </w:t>
        </w:r>
      </w:ins>
      <w:ins w:id="94" w:author="Ana Eguiguren" w:date="2025-07-17T16:50:00Z" w16du:dateUtc="2025-07-17T19:50:00Z">
        <w:r w:rsidR="002E01B8">
          <w:t xml:space="preserve">individuals would be equally likely of either sex. Estimates of </w:t>
        </w:r>
      </w:ins>
      <w:ins w:id="95" w:author="Ana Eguiguren" w:date="2025-07-17T16:51:00Z" w16du:dateUtc="2025-07-17T19:51:00Z">
        <w:r w:rsidR="002E01B8">
          <w:t>individuals’ likelihood of being female (</w:t>
        </w:r>
      </w:ins>
      <m:oMath>
        <m:sSub>
          <m:sSubPr>
            <m:ctrlPr>
              <w:ins w:id="96" w:author="Ana Eguiguren" w:date="2025-07-17T16:51:00Z" w16du:dateUtc="2025-07-17T19:51:00Z">
                <w:rPr>
                  <w:rFonts w:ascii="Cambria Math" w:hAnsi="Cambria Math"/>
                  <w:i/>
                </w:rPr>
              </w:ins>
            </m:ctrlPr>
          </m:sSubPr>
          <m:e>
            <m:r>
              <w:ins w:id="97" w:author="Ana Eguiguren" w:date="2025-07-17T16:51:00Z" w16du:dateUtc="2025-07-17T19:51:00Z">
                <w:rPr>
                  <w:rFonts w:ascii="Cambria Math" w:hAnsi="Cambria Math"/>
                </w:rPr>
                <m:t>L</m:t>
              </w:ins>
            </m:r>
          </m:e>
          <m:sub>
            <m:r>
              <w:ins w:id="98" w:author="Ana Eguiguren" w:date="2025-07-17T16:51:00Z" w16du:dateUtc="2025-07-17T19:51:00Z">
                <w:rPr>
                  <w:rFonts w:ascii="Cambria Math" w:hAnsi="Cambria Math"/>
                </w:rPr>
                <m:t>fi</m:t>
              </w:ins>
            </m:r>
          </m:sub>
        </m:sSub>
      </m:oMath>
      <w:ins w:id="99" w:author="Ana Eguiguren" w:date="2025-07-17T16:51:00Z" w16du:dateUtc="2025-07-17T19:51:00Z">
        <w:r w:rsidR="002E01B8">
          <w:rPr>
            <w:rFonts w:eastAsiaTheme="minorEastAsia"/>
          </w:rPr>
          <w:t>)</w:t>
        </w:r>
        <w:r w:rsidR="002E01B8">
          <w:t xml:space="preserve"> were computed </w:t>
        </w:r>
      </w:ins>
      <w:r>
        <w:t>based on how close each point fell to the ‘female curve’</w:t>
      </w:r>
      <w:ins w:id="100" w:author="Ana Eguiguren" w:date="2025-07-17T16:51:00Z" w16du:dateUtc="2025-07-17T19:51:00Z">
        <w:r w:rsidR="002E01B8">
          <w:t xml:space="preserve"> following equation (8). </w:t>
        </w:r>
      </w:ins>
      <w:r>
        <w:t xml:space="preserve"> </w:t>
      </w:r>
      <w:del w:id="101" w:author="Ana Eguiguren" w:date="2025-07-17T16:51:00Z" w16du:dateUtc="2025-07-17T19:51:00Z">
        <w:r w:rsidDel="002E01B8">
          <w:delText>using the following equation for the likelihood of being female (</w:delText>
        </w:r>
      </w:del>
      <m:oMath>
        <m:sSub>
          <m:sSubPr>
            <m:ctrlPr>
              <w:del w:id="102" w:author="Ana Eguiguren" w:date="2025-07-17T16:51:00Z" w16du:dateUtc="2025-07-17T19:51:00Z">
                <w:rPr>
                  <w:rFonts w:ascii="Cambria Math" w:hAnsi="Cambria Math"/>
                  <w:i/>
                </w:rPr>
              </w:del>
            </m:ctrlPr>
          </m:sSubPr>
          <m:e>
            <m:r>
              <w:del w:id="103" w:author="Ana Eguiguren" w:date="2025-07-17T16:51:00Z" w16du:dateUtc="2025-07-17T19:51:00Z">
                <w:rPr>
                  <w:rFonts w:ascii="Cambria Math" w:hAnsi="Cambria Math"/>
                </w:rPr>
                <m:t>L</m:t>
              </w:del>
            </m:r>
          </m:e>
          <m:sub>
            <m:r>
              <w:del w:id="104" w:author="Ana Eguiguren" w:date="2025-07-17T16:51:00Z" w16du:dateUtc="2025-07-17T19:51:00Z">
                <w:rPr>
                  <w:rFonts w:ascii="Cambria Math" w:hAnsi="Cambria Math"/>
                </w:rPr>
                <m:t>fi</m:t>
              </w:del>
            </m:r>
          </m:sub>
        </m:sSub>
      </m:oMath>
      <w:del w:id="105" w:author="Ana Eguiguren" w:date="2025-07-17T16:51:00Z" w16du:dateUtc="2025-07-17T19:51:00Z">
        <w:r w:rsidDel="002E01B8">
          <w:rPr>
            <w:rFonts w:eastAsiaTheme="minorEastAsia"/>
          </w:rPr>
          <w:delText>):</w:delText>
        </w:r>
        <w:r w:rsidDel="002E01B8">
          <w:delText xml:space="preserve"> </w:delText>
        </w:r>
      </w:del>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06"/>
              <w:commentRangeEnd w:id="106"/>
              <m:r>
                <m:rPr>
                  <m:sty m:val="p"/>
                </m:rPr>
                <w:rPr>
                  <w:rStyle w:val="CommentReference"/>
                </w:rPr>
                <w:commentReference w:id="106"/>
              </m:r>
              <m:r>
                <w:rPr>
                  <w:rFonts w:ascii="Cambria Math" w:hAnsi="Cambria Math"/>
                </w:rPr>
                <m:t>#8</m:t>
              </m:r>
            </m:e>
          </m:eqArr>
        </m:oMath>
      </m:oMathPara>
    </w:p>
    <w:p w14:paraId="3663B0E2" w14:textId="4AA00DD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107" w:author="Ana Eguiguren" w:date="2025-07-09T20:33:00Z" w16du:dateUtc="2025-07-09T23:33:00Z">
        <w:r w:rsidDel="00076109">
          <w:rPr>
            <w:rFonts w:eastAsiaTheme="minorEastAsia"/>
          </w:rPr>
          <w:delText xml:space="preserve">each </w:delText>
        </w:r>
      </w:del>
      <w:ins w:id="10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10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10" w:author="Ana Eguiguren" w:date="2025-07-09T20:33:00Z" w16du:dateUtc="2025-07-09T23:33:00Z">
            <w:rPr>
              <w:rFonts w:ascii="Cambria Math" w:hAnsi="Cambria Math"/>
            </w:rPr>
            <m:t>)</m:t>
          </w:ins>
        </m:r>
      </m:oMath>
      <w:r w:rsidR="00862972">
        <w:rPr>
          <w:rFonts w:eastAsiaTheme="minorEastAsia"/>
        </w:rPr>
        <w:t xml:space="preserve"> </w:t>
      </w:r>
      <w:del w:id="11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del w:id="112" w:author="Ana Eguiguren" w:date="2025-07-17T16:52:00Z" w16du:dateUtc="2025-07-17T19:52:00Z">
        <w:r w:rsidR="00772A9A" w:rsidDel="004D1A18">
          <w:rPr>
            <w:rFonts w:eastAsiaTheme="minorEastAsia"/>
          </w:rPr>
          <w:delText>assuming males and females are equally likely a priori</w:delText>
        </w:r>
      </w:del>
      <w:ins w:id="113" w:author="Ana Eguiguren" w:date="2025-07-09T20:33:00Z" w16du:dateUtc="2025-07-09T23:33:00Z">
        <w:r>
          <w:rPr>
            <w:rFonts w:eastAsiaTheme="minorEastAsia"/>
          </w:rPr>
          <w:t xml:space="preserve"> by</w:t>
        </w:r>
      </w:ins>
      <w:del w:id="11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1B98A78"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15"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116"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 xml:space="preserve">(Dixon 2001, </w:t>
      </w:r>
      <w:r w:rsidR="005A17C1" w:rsidRPr="005A17C1">
        <w:rPr>
          <w:kern w:val="0"/>
        </w:rPr>
        <w:lastRenderedPageBreak/>
        <w:t>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117" w:author="Ana Eguiguren" w:date="2025-07-10T19:51:00Z" w16du:dateUtc="2025-07-10T22:51:00Z">
        <w:r>
          <w:rPr>
            <w:rFonts w:eastAsiaTheme="minorEastAsia"/>
          </w:rPr>
          <w:t>M</w:t>
        </w:r>
      </w:ins>
      <w:ins w:id="118" w:author="Ana Eguiguren" w:date="2025-07-10T19:43:00Z" w16du:dateUtc="2025-07-10T22:43:00Z">
        <w:r w:rsidR="00EC75E7">
          <w:rPr>
            <w:rFonts w:eastAsiaTheme="minorEastAsia"/>
          </w:rPr>
          <w:t xml:space="preserve">easures of </w:t>
        </w:r>
        <w:r w:rsidR="00EC75E7">
          <w:rPr>
            <w:rFonts w:eastAsiaTheme="minorEastAsia"/>
            <w:i/>
            <w:iCs/>
          </w:rPr>
          <w:t>NR</w:t>
        </w:r>
      </w:ins>
      <w:ins w:id="119"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120"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121" w:author="Ana Eguiguren" w:date="2025-07-10T19:46:00Z" w16du:dateUtc="2025-07-10T22:46:00Z">
        <w:r w:rsidR="00EC75E7">
          <w:rPr>
            <w:rFonts w:eastAsiaTheme="minorEastAsia"/>
          </w:rPr>
          <w:t>between mature males an</w:t>
        </w:r>
      </w:ins>
      <w:ins w:id="122" w:author="Ana Eguiguren" w:date="2025-07-10T19:47:00Z" w16du:dateUtc="2025-07-10T22:47:00Z">
        <w:r w:rsidR="00EC75E7">
          <w:rPr>
            <w:rFonts w:eastAsiaTheme="minorEastAsia"/>
          </w:rPr>
          <w:t>d</w:t>
        </w:r>
      </w:ins>
      <w:ins w:id="123" w:author="Ana Eguiguren" w:date="2025-07-10T19:46:00Z" w16du:dateUtc="2025-07-10T22:46:00Z">
        <w:r w:rsidR="00EC75E7">
          <w:rPr>
            <w:rFonts w:eastAsiaTheme="minorEastAsia"/>
          </w:rPr>
          <w:t xml:space="preserve"> the rest of the measured whales was much less pronounced </w:t>
        </w:r>
      </w:ins>
      <w:ins w:id="124" w:author="Ana Eguiguren" w:date="2025-07-10T19:47:00Z" w16du:dateUtc="2025-07-10T22:47:00Z">
        <w:r w:rsidR="00EC75E7">
          <w:rPr>
            <w:rFonts w:eastAsiaTheme="minorEastAsia"/>
          </w:rPr>
          <w:t>for</w:t>
        </w:r>
      </w:ins>
      <w:ins w:id="125" w:author="Ana Eguiguren" w:date="2025-07-10T19:45:00Z" w16du:dateUtc="2025-07-10T22:45:00Z">
        <w:r w:rsidR="00EC75E7">
          <w:rPr>
            <w:rFonts w:eastAsiaTheme="minorEastAsia"/>
          </w:rPr>
          <w:t xml:space="preserve"> </w:t>
        </w:r>
        <w:r w:rsidR="00EC75E7">
          <w:rPr>
            <w:rFonts w:eastAsiaTheme="minorEastAsia"/>
            <w:i/>
            <w:iCs/>
          </w:rPr>
          <w:t>NR</w:t>
        </w:r>
      </w:ins>
      <w:ins w:id="126"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127" w:author="Ana Eguiguren" w:date="2025-07-10T19:48:00Z" w16du:dateUtc="2025-07-10T22:48:00Z">
        <w:r w:rsidR="00EC75E7">
          <w:rPr>
            <w:rFonts w:eastAsiaTheme="minorEastAsia"/>
          </w:rPr>
          <w:t>, which was associated with</w:t>
        </w:r>
      </w:ins>
      <w:ins w:id="128"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129"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130"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131"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091FF23D" w:rsidR="001625DA" w:rsidRDefault="001625DA" w:rsidP="001625DA">
      <w:pPr>
        <w:pStyle w:val="Heading4"/>
      </w:pPr>
      <w:r>
        <w:t xml:space="preserve">2.4.2 </w:t>
      </w:r>
      <w:del w:id="132" w:author="Ana Eguiguren" w:date="2025-07-17T16:52:00Z" w16du:dateUtc="2025-07-17T19:52:00Z">
        <w:r w:rsidDel="004D1A18">
          <w:delText>Age classes</w:delText>
        </w:r>
      </w:del>
      <w:ins w:id="133" w:author="Ana Eguiguren" w:date="2025-07-17T16:52:00Z" w16du:dateUtc="2025-07-17T19:52:00Z">
        <w:r w:rsidR="004D1A18">
          <w:t>Developmental stages</w:t>
        </w:r>
      </w:ins>
    </w:p>
    <w:p w14:paraId="560BDE21" w14:textId="151C7236" w:rsidR="001625DA" w:rsidRDefault="001625DA" w:rsidP="001625DA">
      <w:r>
        <w:t>We associated individual length (</w:t>
      </w:r>
      <w:r>
        <w:rPr>
          <w:i/>
          <w:iCs/>
        </w:rPr>
        <w:t>TL</w:t>
      </w:r>
      <w:r>
        <w:t xml:space="preserve">) to </w:t>
      </w:r>
      <w:del w:id="134" w:author="Ana Eguiguren" w:date="2025-07-17T16:52:00Z" w16du:dateUtc="2025-07-17T19:52:00Z">
        <w:r w:rsidDel="004D1A18">
          <w:delText>age classes</w:delText>
        </w:r>
      </w:del>
      <w:ins w:id="135" w:author="Ana Eguiguren" w:date="2025-07-17T16:52:00Z" w16du:dateUtc="2025-07-17T19:52:00Z">
        <w:r w:rsidR="004D1A18">
          <w:t>developmental stages</w:t>
        </w:r>
      </w:ins>
      <w:r>
        <w:t xml:space="preserve">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136"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137" w:author="Ana Eguiguren" w:date="2025-07-09T19:51:00Z" w16du:dateUtc="2025-07-09T22:51:00Z">
        <w:r>
          <w:t xml:space="preserve">, which we delineated based on whaling-based research relating length measurements to analyses of gonadal development, stomach contents, and </w:t>
        </w:r>
      </w:ins>
      <w:ins w:id="138" w:author="Ana Eguiguren" w:date="2025-07-17T16:53:00Z" w16du:dateUtc="2025-07-17T19:53:00Z">
        <w:r w:rsidR="004D1A18">
          <w:t>teeth-</w:t>
        </w:r>
      </w:ins>
      <w:ins w:id="139" w:author="Ana Eguiguren" w:date="2025-07-09T19:51:00Z" w16du:dateUtc="2025-07-09T22:51:00Z">
        <w:r>
          <w:t xml:space="preserve">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0818FBBF" w:rsidR="001625DA" w:rsidRPr="00320370" w:rsidRDefault="001625DA" w:rsidP="001625DA">
      <w:pPr>
        <w:pStyle w:val="Caption"/>
        <w:keepNext/>
        <w:rPr>
          <w:color w:val="auto"/>
          <w:sz w:val="20"/>
          <w:szCs w:val="20"/>
        </w:rPr>
      </w:pPr>
      <w:bookmarkStart w:id="140"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140"/>
      <w:ins w:id="141" w:author="Ana Eguiguren" w:date="2025-07-09T19:51:00Z" w16du:dateUtc="2025-07-09T22:51:00Z">
        <w:r w:rsidRPr="00320370">
          <w:rPr>
            <w:b/>
            <w:bCs/>
            <w:color w:val="auto"/>
            <w:sz w:val="20"/>
            <w:szCs w:val="20"/>
          </w:rPr>
          <w:t xml:space="preserve">. </w:t>
        </w:r>
      </w:ins>
      <w:ins w:id="142" w:author="Ana Eguiguren" w:date="2025-07-17T16:53:00Z" w16du:dateUtc="2025-07-17T19:53:00Z">
        <w:r w:rsidR="00F834A1">
          <w:rPr>
            <w:color w:val="auto"/>
            <w:sz w:val="20"/>
            <w:szCs w:val="20"/>
          </w:rPr>
          <w:t>Developmental stages</w:t>
        </w:r>
      </w:ins>
      <w:ins w:id="143" w:author="Ana Eguiguren" w:date="2025-07-09T19:51:00Z" w16du:dateUtc="2025-07-09T22:51:00Z">
        <w:r w:rsidRPr="00320370">
          <w:rPr>
            <w:color w:val="auto"/>
            <w:sz w:val="20"/>
            <w:szCs w:val="20"/>
          </w:rPr>
          <w:t xml:space="preserve">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605EF9B1"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5AAA911A"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w:t>
            </w:r>
            <w:r w:rsidRPr="00320370">
              <w:rPr>
                <w:sz w:val="20"/>
                <w:szCs w:val="20"/>
              </w:rPr>
              <w:lastRenderedPageBreak/>
              <w:t xml:space="preserve">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 xml:space="preserve">(Sarano et al. </w:t>
      </w:r>
      <w:r w:rsidR="0034086F" w:rsidRPr="0034086F">
        <w:rPr>
          <w:kern w:val="0"/>
          <w:lang w:val="en-US"/>
        </w:rPr>
        <w:lastRenderedPageBreak/>
        <w:t>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144" w:name="_Toc201083901"/>
      <w:bookmarkStart w:id="145" w:name="_Toc203386328"/>
      <w:r>
        <w:t xml:space="preserve">3. </w:t>
      </w:r>
      <w:bookmarkEnd w:id="144"/>
      <w:r w:rsidR="00EA7AE3">
        <w:t>RESULTS</w:t>
      </w:r>
      <w:bookmarkEnd w:id="145"/>
    </w:p>
    <w:p w14:paraId="5424A2A9" w14:textId="77777777" w:rsidR="00862972" w:rsidRDefault="00862972" w:rsidP="00EA7AE3">
      <w:pPr>
        <w:pStyle w:val="Heading3"/>
      </w:pPr>
      <w:bookmarkStart w:id="146" w:name="_Toc203386329"/>
      <w:r>
        <w:t>3.1 | Error estimation and correction</w:t>
      </w:r>
      <w:bookmarkEnd w:id="146"/>
    </w:p>
    <w:p w14:paraId="1C8100DE" w14:textId="1A00DA1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length</w:t>
      </w:r>
      <w:ins w:id="147" w:author="Ana Eguiguren" w:date="2025-07-18T13:34:00Z" w16du:dateUtc="2025-07-18T16:34:00Z">
        <w:r w:rsidR="008638D9">
          <w:t xml:space="preserve"> estimate</w:t>
        </w:r>
      </w:ins>
      <w:r w:rsidR="003157A0">
        <w:t xml:space="preserve"> error to </w:t>
      </w:r>
      <w:r>
        <w:t xml:space="preserve">0.12 % </w:t>
      </w:r>
      <w:del w:id="148" w:author="Ana Eguiguren" w:date="2025-07-18T13:34:00Z" w16du:dateUtc="2025-07-18T16:34:00Z">
        <w:r w:rsidDel="008638D9">
          <w:delText xml:space="preserve">length </w:delText>
        </w:r>
        <w:r w:rsidR="003157A0" w:rsidDel="008638D9">
          <w:delText xml:space="preserve">error </w:delText>
        </w:r>
      </w:del>
      <w:r>
        <w:t>(</w:t>
      </w:r>
      <w:r w:rsidRPr="001C3BB0">
        <w:rPr>
          <w:i/>
          <w:iCs/>
        </w:rPr>
        <w:t>SD = 3.15</w:t>
      </w:r>
      <w:r w:rsidR="003729E9">
        <w:rPr>
          <w:i/>
          <w:iCs/>
        </w:rPr>
        <w:t>%</w:t>
      </w:r>
      <w:r>
        <w:t>).</w:t>
      </w:r>
      <w:del w:id="149" w:author="Ana Eguiguren" w:date="2025-07-18T19:43:00Z" w16du:dateUtc="2025-07-18T22:43:00Z">
        <w:r w:rsidDel="007E78EC">
          <w:delText xml:space="preserve"> </w:delText>
        </w:r>
      </w:del>
      <w:commentRangeStart w:id="150"/>
      <w:ins w:id="151" w:author="Balaena Institute whitehead" w:date="2025-07-10T12:09:00Z" w16du:dateUtc="2025-07-10T15:09:00Z">
        <w:del w:id="152" w:author="Ana Eguiguren" w:date="2025-07-18T19:43:00Z" w16du:dateUtc="2025-07-18T22:43:00Z">
          <w:r w:rsidR="00872BDA" w:rsidDel="007E78EC">
            <w:delText>These length estimates</w:delText>
          </w:r>
        </w:del>
      </w:ins>
      <w:ins w:id="153" w:author="Balaena Institute whitehead" w:date="2025-07-10T12:08:00Z" w16du:dateUtc="2025-07-10T15:08:00Z">
        <w:del w:id="154" w:author="Ana Eguiguren" w:date="2025-07-18T19:43:00Z" w16du:dateUtc="2025-07-18T22:43:00Z">
          <w:r w:rsidR="00872BDA" w:rsidDel="007E78EC">
            <w:delText xml:space="preserve"> resulted in a</w:delText>
          </w:r>
        </w:del>
      </w:ins>
      <w:ins w:id="155" w:author="Balaena Institute whitehead" w:date="2025-07-10T12:09:00Z" w16du:dateUtc="2025-07-10T15:09:00Z">
        <w:del w:id="156" w:author="Ana Eguiguren" w:date="2025-07-18T19:43:00Z" w16du:dateUtc="2025-07-18T22:43:00Z">
          <w:r w:rsidR="00872BDA" w:rsidDel="007E78EC">
            <w:delText>n observed</w:delText>
          </w:r>
        </w:del>
      </w:ins>
      <w:ins w:id="157" w:author="Balaena Institute whitehead" w:date="2025-07-10T12:08:00Z" w16du:dateUtc="2025-07-10T15:08:00Z">
        <w:del w:id="158" w:author="Ana Eguiguren" w:date="2025-07-18T19:43:00Z" w16du:dateUtc="2025-07-18T22:43:00Z">
          <w:r w:rsidR="00872BDA" w:rsidDel="007E78EC">
            <w:delText xml:space="preserve"> </w:delText>
          </w:r>
        </w:del>
        <w:del w:id="159" w:author="Ana Eguiguren" w:date="2025-07-18T19:40:00Z" w16du:dateUtc="2025-07-18T22:40:00Z">
          <w:r w:rsidR="00872BDA" w:rsidDel="00FD63DF">
            <w:delText xml:space="preserve">95% CI width of 0.2 m, corresponding to </w:delText>
          </w:r>
        </w:del>
      </w:ins>
      <w:ins w:id="160" w:author="Balaena Institute whitehead" w:date="2025-07-10T12:09:00Z" w16du:dateUtc="2025-07-10T15:09:00Z">
        <w:del w:id="161" w:author="Ana Eguiguren" w:date="2025-07-18T19:40:00Z" w16du:dateUtc="2025-07-18T22:40:00Z">
          <w:r w:rsidR="00872BDA" w:rsidDel="00FD63DF">
            <w:delText>1.6% of the vessel’s true length</w:delText>
          </w:r>
        </w:del>
        <w:del w:id="162" w:author="Ana Eguiguren" w:date="2025-07-18T19:42:00Z" w16du:dateUtc="2025-07-18T22:42:00Z">
          <w:r w:rsidR="00872BDA" w:rsidDel="00FD63DF">
            <w:delText>.</w:delText>
          </w:r>
        </w:del>
        <w:r w:rsidR="00872BDA">
          <w:t xml:space="preserve"> </w:t>
        </w:r>
      </w:ins>
      <w:commentRangeEnd w:id="150"/>
      <w:ins w:id="163" w:author="Balaena Institute whitehead" w:date="2025-07-10T12:11:00Z" w16du:dateUtc="2025-07-10T15:11:00Z">
        <w:r w:rsidR="00872BDA">
          <w:rPr>
            <w:rStyle w:val="CommentReference"/>
          </w:rPr>
          <w:commentReference w:id="150"/>
        </w:r>
      </w:ins>
      <w:ins w:id="164" w:author="Ana Eguiguren" w:date="2025-07-18T13:46:00Z" w16du:dateUtc="2025-07-18T16:46:00Z">
        <w:r w:rsidR="004C003F">
          <w:t xml:space="preserve">Although we found a significant effect of date on </w:t>
        </w:r>
      </w:ins>
      <w:ins w:id="165" w:author="Ana Eguiguren" w:date="2025-07-18T13:47:00Z" w16du:dateUtc="2025-07-18T16:47:00Z">
        <w:r w:rsidR="004C003F">
          <w:t xml:space="preserve">the altitude error, we did not incorporate </w:t>
        </w:r>
      </w:ins>
      <w:ins w:id="166" w:author="Ana Eguiguren" w:date="2025-07-18T19:36:00Z" w16du:dateUtc="2025-07-18T22:36:00Z">
        <w:r w:rsidR="00723934">
          <w:t>it</w:t>
        </w:r>
      </w:ins>
      <w:ins w:id="167" w:author="Ana Eguiguren" w:date="2025-07-18T13:47:00Z" w16du:dateUtc="2025-07-18T16:47:00Z">
        <w:r w:rsidR="004C003F">
          <w:t xml:space="preserve"> to the correction model as </w:t>
        </w:r>
      </w:ins>
      <w:ins w:id="168" w:author="Ana Eguiguren" w:date="2025-07-18T19:36:00Z" w16du:dateUtc="2025-07-18T22:36:00Z">
        <w:r w:rsidR="00723934">
          <w:t>it</w:t>
        </w:r>
      </w:ins>
      <w:ins w:id="169" w:author="Ana Eguiguren" w:date="2025-07-18T13:47:00Z" w16du:dateUtc="2025-07-18T16:47:00Z">
        <w:r w:rsidR="004C003F">
          <w:t xml:space="preserve"> did not substantially decrease avera</w:t>
        </w:r>
      </w:ins>
      <w:ins w:id="170" w:author="Ana Eguiguren" w:date="2025-07-18T13:48:00Z" w16du:dateUtc="2025-07-18T16:48:00Z">
        <w:r w:rsidR="004C003F">
          <w:t xml:space="preserve">ge </w:t>
        </w:r>
      </w:ins>
      <w:ins w:id="171" w:author="Ana Eguiguren" w:date="2025-07-18T16:15:00Z" w16du:dateUtc="2025-07-18T19:15:00Z">
        <w:r w:rsidR="00B939F4">
          <w:t xml:space="preserve">measurement </w:t>
        </w:r>
      </w:ins>
      <w:ins w:id="172" w:author="Ana Eguiguren" w:date="2025-07-18T13:48:00Z" w16du:dateUtc="2025-07-18T16:48:00Z">
        <w:r w:rsidR="004C003F">
          <w:t>error and uncertainty (</w:t>
        </w:r>
        <w:r w:rsidR="004C003F">
          <w:rPr>
            <w:b/>
            <w:bCs/>
          </w:rPr>
          <w:t xml:space="preserve">Supplementary Material </w:t>
        </w:r>
      </w:ins>
      <w:ins w:id="173" w:author="Ana Eguiguren" w:date="2025-07-18T13:49:00Z" w16du:dateUtc="2025-07-18T16:49:00Z">
        <w:r w:rsidR="00E2695F">
          <w:rPr>
            <w:b/>
            <w:bCs/>
          </w:rPr>
          <w:t>3</w:t>
        </w:r>
      </w:ins>
      <w:ins w:id="174" w:author="Ana Eguiguren" w:date="2025-07-18T13:48:00Z" w16du:dateUtc="2025-07-18T16:48:00Z">
        <w:r w:rsidR="004C003F">
          <w:t>)</w:t>
        </w:r>
      </w:ins>
      <w:ins w:id="175" w:author="Ana Eguiguren" w:date="2025-07-18T19:36:00Z" w16du:dateUtc="2025-07-18T22:36:00Z">
        <w:r w:rsidR="00723934">
          <w:t>.</w:t>
        </w:r>
      </w:ins>
      <w:ins w:id="176" w:author="Ana Eguiguren" w:date="2025-07-18T13:48:00Z" w16du:dateUtc="2025-07-18T16:48:00Z">
        <w:r w:rsidR="004C003F">
          <w:t xml:space="preserve"> </w:t>
        </w:r>
      </w:ins>
    </w:p>
    <w:p w14:paraId="1C0B0577" w14:textId="77777777" w:rsidR="00862972" w:rsidRDefault="00862972" w:rsidP="00EA7AE3">
      <w:pPr>
        <w:pStyle w:val="Heading3"/>
      </w:pPr>
      <w:bookmarkStart w:id="177" w:name="_Toc203386330"/>
      <w:r>
        <w:t>3.2 | Whale measurements and photo-identification</w:t>
      </w:r>
      <w:bookmarkEnd w:id="177"/>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178"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w:t>
      </w:r>
      <w:r w:rsidR="00EA7AE3">
        <w:lastRenderedPageBreak/>
        <w:t xml:space="preserve">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179"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180" w:name="_Ref201088861"/>
      <w:commentRangeStart w:id="18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180"/>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181"/>
      <w:r w:rsidR="008A227A">
        <w:rPr>
          <w:rStyle w:val="CommentReference"/>
          <w:i w:val="0"/>
          <w:iCs w:val="0"/>
          <w:color w:val="auto"/>
        </w:rPr>
        <w:commentReference w:id="181"/>
      </w:r>
    </w:p>
    <w:p w14:paraId="4AFC43A7" w14:textId="1CA431C3" w:rsidR="00A10676" w:rsidRPr="00A10676" w:rsidRDefault="00583D2A">
      <w:pPr>
        <w:pStyle w:val="Heading3"/>
        <w:rPr>
          <w:ins w:id="182" w:author="Balaena Institute whitehead" w:date="2025-07-10T11:03:00Z" w16du:dateUtc="2025-07-10T14:03:00Z"/>
        </w:rPr>
        <w:pPrChange w:id="183" w:author="Balaena Institute whitehead" w:date="2025-07-10T11:03:00Z" w16du:dateUtc="2025-07-10T14:03:00Z">
          <w:pPr/>
        </w:pPrChange>
      </w:pPr>
      <w:bookmarkStart w:id="184" w:name="_Toc203386331"/>
      <w:r>
        <w:t xml:space="preserve">3.3 | </w:t>
      </w:r>
      <w:del w:id="185" w:author="Ana Eguiguren" w:date="2025-07-17T16:54:00Z" w16du:dateUtc="2025-07-17T19:54:00Z">
        <w:r w:rsidR="00A10676" w:rsidDel="004E400A">
          <w:delText>Age class</w:delText>
        </w:r>
      </w:del>
      <w:ins w:id="186" w:author="Ana Eguiguren" w:date="2025-07-17T16:54:00Z" w16du:dateUtc="2025-07-17T19:54:00Z">
        <w:r w:rsidR="004E400A">
          <w:t>Developmental stage</w:t>
        </w:r>
      </w:ins>
      <w:r>
        <w:t xml:space="preserve"> and </w:t>
      </w:r>
      <w:r w:rsidR="00A10676">
        <w:t>sex</w:t>
      </w:r>
      <w:r>
        <w:t xml:space="preserve"> inference</w:t>
      </w:r>
      <w:bookmarkEnd w:id="184"/>
    </w:p>
    <w:p w14:paraId="4ABC3FDC" w14:textId="5BB5FC48" w:rsidR="00A10676" w:rsidRDefault="00A10676" w:rsidP="00A10676">
      <w:pPr>
        <w:pStyle w:val="Heading4"/>
        <w:rPr>
          <w:ins w:id="187" w:author="Balaena Institute whitehead" w:date="2025-07-10T11:20:00Z" w16du:dateUtc="2025-07-10T14:20:00Z"/>
        </w:rPr>
      </w:pPr>
      <w:ins w:id="188" w:author="Balaena Institute whitehead" w:date="2025-07-10T11:03:00Z" w16du:dateUtc="2025-07-10T14:03:00Z">
        <w:r>
          <w:t xml:space="preserve">3.3.1 </w:t>
        </w:r>
      </w:ins>
      <w:ins w:id="189" w:author="Balaena Institute whitehead" w:date="2025-07-11T12:26:00Z" w16du:dateUtc="2025-07-11T15:26:00Z">
        <w:r w:rsidR="00D35DA5">
          <w:t xml:space="preserve">Variability in individual measurements and </w:t>
        </w:r>
      </w:ins>
      <w:ins w:id="190" w:author="Balaena Institute whitehead" w:date="2025-07-10T11:03:00Z" w16du:dateUtc="2025-07-10T14:03:00Z">
        <w:del w:id="191" w:author="Ana Eguiguren" w:date="2025-07-17T16:54:00Z" w16du:dateUtc="2025-07-17T19:54:00Z">
          <w:r w:rsidDel="004E400A">
            <w:delText>age class</w:delText>
          </w:r>
        </w:del>
      </w:ins>
      <w:ins w:id="192" w:author="Ana Eguiguren" w:date="2025-07-17T16:54:00Z" w16du:dateUtc="2025-07-17T19:54:00Z">
        <w:r w:rsidR="004E400A">
          <w:t>developmental stage</w:t>
        </w:r>
      </w:ins>
      <w:ins w:id="193" w:author="Balaena Institute whitehead" w:date="2025-07-10T11:03:00Z" w16du:dateUtc="2025-07-10T14:03:00Z">
        <w:r>
          <w:t xml:space="preserve"> assignment</w:t>
        </w:r>
      </w:ins>
      <w:ins w:id="194" w:author="Ana Eguiguren" w:date="2025-07-17T16:55:00Z" w16du:dateUtc="2025-07-17T19:55:00Z">
        <w:r w:rsidR="004E400A">
          <w:t>s</w:t>
        </w:r>
      </w:ins>
    </w:p>
    <w:p w14:paraId="1D00FAB8" w14:textId="4F9A9D4F" w:rsidR="00723C89" w:rsidRDefault="00723934" w:rsidP="00723C89">
      <w:pPr>
        <w:rPr>
          <w:ins w:id="195" w:author="Ana Eguiguren" w:date="2025-07-18T19:37:00Z" w16du:dateUtc="2025-07-18T22:37:00Z"/>
        </w:rPr>
      </w:pPr>
      <w:ins w:id="196" w:author="Ana Eguiguren" w:date="2025-07-18T19:38:00Z" w16du:dateUtc="2025-07-18T22:38:00Z">
        <w:r>
          <w:t>Observed lengt</w:t>
        </w:r>
      </w:ins>
      <w:ins w:id="197" w:author="Ana Eguiguren" w:date="2025-07-18T19:39:00Z" w16du:dateUtc="2025-07-18T22:39:00Z">
        <w:r>
          <w:t>h measurements of the same individual had 2% average CV (</w:t>
        </w:r>
      </w:ins>
      <w:ins w:id="198" w:author="Ana Eguiguren" w:date="2025-07-18T19:40:00Z" w16du:dateUtc="2025-07-18T22:40:00Z">
        <w:r>
          <w:t>SD</w:t>
        </w:r>
      </w:ins>
      <w:ins w:id="199" w:author="Ana Eguiguren" w:date="2025-07-18T19:39:00Z" w16du:dateUtc="2025-07-18T22:39:00Z">
        <w:r>
          <w:t xml:space="preserve"> = 1.39%)</w:t>
        </w:r>
      </w:ins>
      <w:ins w:id="200" w:author="Ana Eguiguren" w:date="2025-07-18T19:40:00Z" w16du:dateUtc="2025-07-18T22:40:00Z">
        <w:r>
          <w:t xml:space="preserve">. </w:t>
        </w:r>
      </w:ins>
      <w:ins w:id="201" w:author="Balaena Institute whitehead" w:date="2025-07-10T11:28:00Z" w16du:dateUtc="2025-07-10T14:28:00Z">
        <w:r w:rsidR="008655A9">
          <w:t>The 95% CI width in bootstrapped estimates of sperm whal</w:t>
        </w:r>
      </w:ins>
      <w:ins w:id="202" w:author="Balaena Institute whitehead" w:date="2025-07-10T11:29:00Z" w16du:dateUtc="2025-07-10T14:29:00Z">
        <w:r w:rsidR="008655A9">
          <w:t xml:space="preserve">e </w:t>
        </w:r>
      </w:ins>
      <w:ins w:id="203" w:author="Balaena Institute whitehead" w:date="2025-07-10T11:46:00Z" w16du:dateUtc="2025-07-10T14:46:00Z">
        <w:r w:rsidR="003E5933">
          <w:rPr>
            <w:i/>
            <w:iCs/>
          </w:rPr>
          <w:t xml:space="preserve">TL </w:t>
        </w:r>
      </w:ins>
      <w:ins w:id="204" w:author="Balaena Institute whitehead" w:date="2025-07-10T11:35:00Z" w16du:dateUtc="2025-07-10T14:35:00Z">
        <w:r w:rsidR="00FC03C1">
          <w:t>had a median of</w:t>
        </w:r>
      </w:ins>
      <w:ins w:id="205" w:author="Balaena Institute whitehead" w:date="2025-07-10T11:29:00Z" w16du:dateUtc="2025-07-10T14:29:00Z">
        <w:r w:rsidR="008655A9">
          <w:t xml:space="preserve"> 0.35 m (mean = 0.42, </w:t>
        </w:r>
        <w:r w:rsidR="008655A9">
          <w:rPr>
            <w:i/>
            <w:iCs/>
          </w:rPr>
          <w:t xml:space="preserve">SD = </w:t>
        </w:r>
      </w:ins>
      <w:ins w:id="206" w:author="Balaena Institute whitehead" w:date="2025-07-10T11:30:00Z" w16du:dateUtc="2025-07-10T14:30:00Z">
        <w:r w:rsidR="008655A9">
          <w:t xml:space="preserve">0.32). </w:t>
        </w:r>
      </w:ins>
      <w:ins w:id="207" w:author="Balaena Institute whitehead" w:date="2025-07-10T11:35:00Z" w16du:dateUtc="2025-07-10T14:35:00Z">
        <w:r w:rsidR="00FC03C1">
          <w:t xml:space="preserve">This </w:t>
        </w:r>
      </w:ins>
      <w:ins w:id="208" w:author="Balaena Institute whitehead" w:date="2025-07-10T11:36:00Z" w16du:dateUtc="2025-07-10T14:36:00Z">
        <w:r w:rsidR="00FC03C1">
          <w:t>represented</w:t>
        </w:r>
      </w:ins>
      <w:ins w:id="209" w:author="Balaena Institute whitehead" w:date="2025-07-10T11:35:00Z" w16du:dateUtc="2025-07-10T14:35:00Z">
        <w:r w:rsidR="00FC03C1">
          <w:t xml:space="preserve"> </w:t>
        </w:r>
      </w:ins>
      <w:ins w:id="210" w:author="Balaena Institute whitehead" w:date="2025-07-10T11:37:00Z" w16du:dateUtc="2025-07-10T14:37:00Z">
        <w:r w:rsidR="00FC03C1">
          <w:t xml:space="preserve">a median </w:t>
        </w:r>
      </w:ins>
      <w:ins w:id="211" w:author="Balaena Institute whitehead" w:date="2025-07-10T11:39:00Z" w16du:dateUtc="2025-07-10T14:39:00Z">
        <w:r w:rsidR="00FC03C1">
          <w:t xml:space="preserve">of </w:t>
        </w:r>
      </w:ins>
      <w:ins w:id="212" w:author="Balaena Institute whitehead" w:date="2025-07-10T11:36:00Z" w16du:dateUtc="2025-07-10T14:36:00Z">
        <w:r w:rsidR="00FC03C1">
          <w:t xml:space="preserve">3.29% of the mean </w:t>
        </w:r>
      </w:ins>
      <w:ins w:id="213" w:author="Balaena Institute whitehead" w:date="2025-07-10T11:47:00Z" w16du:dateUtc="2025-07-10T14:47:00Z">
        <w:r w:rsidR="003E5933">
          <w:rPr>
            <w:i/>
            <w:iCs/>
          </w:rPr>
          <w:t>TL</w:t>
        </w:r>
      </w:ins>
      <w:ins w:id="214" w:author="Balaena Institute whitehead" w:date="2025-07-10T11:37:00Z" w16du:dateUtc="2025-07-10T14:37:00Z">
        <w:r w:rsidR="00FC03C1">
          <w:t xml:space="preserve"> </w:t>
        </w:r>
        <w:del w:id="215" w:author="Ana Eguiguren" w:date="2025-07-18T19:37:00Z" w16du:dateUtc="2025-07-18T22:37:00Z">
          <w:r w:rsidR="00FC03C1" w:rsidDel="00723934">
            <w:delText xml:space="preserve">for each individual </w:delText>
          </w:r>
        </w:del>
        <w:r w:rsidR="00FC03C1">
          <w:t xml:space="preserve">(mean = 4.18%, </w:t>
        </w:r>
      </w:ins>
      <w:ins w:id="216" w:author="Balaena Institute whitehead" w:date="2025-07-10T11:38:00Z" w16du:dateUtc="2025-07-10T14:38:00Z">
        <w:r w:rsidR="00FC03C1">
          <w:rPr>
            <w:i/>
            <w:iCs/>
          </w:rPr>
          <w:t xml:space="preserve">SD = </w:t>
        </w:r>
        <w:r w:rsidR="00FC03C1" w:rsidRPr="00FC03C1">
          <w:t>3.34%</w:t>
        </w:r>
        <w:r w:rsidR="00FC03C1">
          <w:t xml:space="preserve">). </w:t>
        </w:r>
      </w:ins>
      <w:ins w:id="217" w:author="Balaena Institute whitehead" w:date="2025-07-10T11:46:00Z" w16du:dateUtc="2025-07-10T14:46:00Z">
        <w:r w:rsidR="003E5933">
          <w:t xml:space="preserve">Resulting </w:t>
        </w:r>
      </w:ins>
      <w:ins w:id="218" w:author="Balaena Institute whitehead" w:date="2025-07-10T11:47:00Z" w16du:dateUtc="2025-07-10T14:47:00Z">
        <w:r w:rsidR="003E5933">
          <w:rPr>
            <w:i/>
            <w:iCs/>
          </w:rPr>
          <w:t xml:space="preserve">TL </w:t>
        </w:r>
        <w:r w:rsidR="003E5933">
          <w:t xml:space="preserve">estimates </w:t>
        </w:r>
      </w:ins>
      <w:ins w:id="219" w:author="Balaena Institute whitehead" w:date="2025-07-10T11:49:00Z" w16du:dateUtc="2025-07-10T14:49:00Z">
        <w:r w:rsidR="003E5933">
          <w:t xml:space="preserve">ranged from </w:t>
        </w:r>
      </w:ins>
      <w:ins w:id="220" w:author="Balaena Institute whitehead" w:date="2025-07-10T11:50:00Z" w16du:dateUtc="2025-07-10T14:50:00Z">
        <w:r w:rsidR="003E5933">
          <w:t>4.1 -16.1 m</w:t>
        </w:r>
      </w:ins>
      <w:ins w:id="221" w:author="Balaena Institute whitehead" w:date="2025-07-10T11:53:00Z" w16du:dateUtc="2025-07-10T14:53:00Z">
        <w:r w:rsidR="003E5933">
          <w:t xml:space="preserve">, with </w:t>
        </w:r>
        <w:del w:id="222" w:author="Ana Eguiguren" w:date="2025-07-17T12:12:00Z" w16du:dateUtc="2025-07-17T15:12:00Z">
          <w:r w:rsidR="003E5933" w:rsidDel="005B4DD4">
            <w:delText>most individuals</w:delText>
          </w:r>
        </w:del>
      </w:ins>
      <w:ins w:id="223" w:author="Ana Eguiguren" w:date="2025-07-17T12:12:00Z" w16du:dateUtc="2025-07-17T15:12:00Z">
        <w:r w:rsidR="005B4DD4">
          <w:t>80% of i</w:t>
        </w:r>
      </w:ins>
      <w:ins w:id="224" w:author="Ana Eguiguren" w:date="2025-07-17T12:13:00Z" w16du:dateUtc="2025-07-17T15:13:00Z">
        <w:r w:rsidR="005B4DD4">
          <w:t xml:space="preserve">ndividuals </w:t>
        </w:r>
      </w:ins>
      <w:ins w:id="225" w:author="Balaena Institute whitehead" w:date="2025-07-10T11:53:00Z" w16du:dateUtc="2025-07-10T14:53:00Z">
        <w:del w:id="226" w:author="Ana Eguiguren" w:date="2025-07-17T12:12:00Z" w16du:dateUtc="2025-07-17T15:12:00Z">
          <w:r w:rsidR="003E5933" w:rsidDel="005B4DD4">
            <w:delText xml:space="preserve"> </w:delText>
          </w:r>
        </w:del>
        <w:r w:rsidR="003E5933">
          <w:t xml:space="preserve">measuring between </w:t>
        </w:r>
        <w:del w:id="227" w:author="Ana Eguiguren" w:date="2025-07-17T12:12:00Z" w16du:dateUtc="2025-07-17T15:12:00Z">
          <w:r w:rsidR="003E5933" w:rsidDel="005B4DD4">
            <w:delText>8</w:delText>
          </w:r>
        </w:del>
        <w:r w:rsidR="003E5933">
          <w:t xml:space="preserve"> </w:t>
        </w:r>
      </w:ins>
      <w:ins w:id="228" w:author="Ana Eguiguren" w:date="2025-07-17T12:13:00Z" w16du:dateUtc="2025-07-17T15:13:00Z">
        <w:r w:rsidR="005B4DD4">
          <w:t xml:space="preserve">7.4 </w:t>
        </w:r>
      </w:ins>
      <w:ins w:id="229" w:author="Balaena Institute whitehead" w:date="2025-07-10T11:53:00Z" w16du:dateUtc="2025-07-10T14:53:00Z">
        <w:r w:rsidR="003E5933">
          <w:t xml:space="preserve">– </w:t>
        </w:r>
        <w:del w:id="230" w:author="Ana Eguiguren" w:date="2025-07-17T12:13:00Z" w16du:dateUtc="2025-07-17T15:13:00Z">
          <w:r w:rsidR="003E5933" w:rsidDel="005B4DD4">
            <w:delText>13</w:delText>
          </w:r>
        </w:del>
      </w:ins>
      <w:ins w:id="231" w:author="Ana Eguiguren" w:date="2025-07-17T12:13:00Z" w16du:dateUtc="2025-07-17T15:13:00Z">
        <w:r w:rsidR="005B4DD4">
          <w:t>12.6</w:t>
        </w:r>
      </w:ins>
      <w:ins w:id="232" w:author="Balaena Institute whitehead" w:date="2025-07-10T11:53:00Z" w16du:dateUtc="2025-07-10T14:53:00Z">
        <w:r w:rsidR="003E5933">
          <w:t xml:space="preserve"> m</w:t>
        </w:r>
      </w:ins>
      <w:ins w:id="233" w:author="Balaena Institute whitehead" w:date="2025-07-10T11:50:00Z" w16du:dateUtc="2025-07-10T14:50:00Z">
        <w:r w:rsidR="003E5933">
          <w:t xml:space="preserve"> </w:t>
        </w:r>
      </w:ins>
      <w:ins w:id="234" w:author="Balaena Institute whitehead" w:date="2025-07-10T11:49:00Z" w16du:dateUtc="2025-07-10T14:49:00Z">
        <w:r w:rsidR="003E5933">
          <w:t>(</w:t>
        </w:r>
        <w:r w:rsidR="003E5933">
          <w:fldChar w:fldCharType="begin"/>
        </w:r>
        <w:r w:rsidR="003E5933">
          <w:instrText xml:space="preserve"> REF _Ref203040586 \h </w:instrText>
        </w:r>
      </w:ins>
      <w:ins w:id="235" w:author="Balaena Institute whitehead" w:date="2025-07-10T11:49:00Z" w16du:dateUtc="2025-07-10T14:49:00Z">
        <w:r w:rsidR="003E5933">
          <w:fldChar w:fldCharType="separate"/>
        </w:r>
        <w:r w:rsidR="003E5933" w:rsidRPr="007A56AB">
          <w:rPr>
            <w:b/>
            <w:bCs/>
            <w:rPrChange w:id="236" w:author="Balaena Institute whitehead" w:date="2025-07-10T11:16:00Z" w16du:dateUtc="2025-07-10T14:16:00Z">
              <w:rPr>
                <w:rFonts w:eastAsiaTheme="majorEastAsia" w:cstheme="majorBidi"/>
              </w:rPr>
            </w:rPrChange>
          </w:rPr>
          <w:t xml:space="preserve">Figure </w:t>
        </w:r>
        <w:r w:rsidR="003E5933" w:rsidRPr="007A56AB">
          <w:rPr>
            <w:b/>
            <w:bCs/>
            <w:noProof/>
            <w:rPrChange w:id="237" w:author="Balaena Institute whitehead" w:date="2025-07-10T11:16:00Z" w16du:dateUtc="2025-07-10T14:16:00Z">
              <w:rPr>
                <w:rFonts w:eastAsiaTheme="majorEastAsia" w:cstheme="majorBidi"/>
                <w:noProof/>
              </w:rPr>
            </w:rPrChange>
          </w:rPr>
          <w:t>3</w:t>
        </w:r>
        <w:r w:rsidR="003E5933">
          <w:fldChar w:fldCharType="end"/>
        </w:r>
        <w:r w:rsidR="003E5933">
          <w:t>)</w:t>
        </w:r>
      </w:ins>
      <w:ins w:id="238" w:author="Balaena Institute whitehead" w:date="2025-07-10T11:53:00Z" w16du:dateUtc="2025-07-10T14:53:00Z">
        <w:r w:rsidR="003E5933">
          <w:t>.</w:t>
        </w:r>
      </w:ins>
      <w:ins w:id="239" w:author="Ana Eguiguren" w:date="2025-07-10T19:14:00Z" w16du:dateUtc="2025-07-10T22:14:00Z">
        <w:r w:rsidR="0063179E">
          <w:t xml:space="preserve"> </w:t>
        </w:r>
      </w:ins>
      <w:ins w:id="240" w:author="Ana Eguiguren" w:date="2025-07-10T19:15:00Z" w16du:dateUtc="2025-07-10T22:15:00Z">
        <w:r w:rsidR="0063179E">
          <w:t xml:space="preserve">These estimates resulted in three individuals categorized as </w:t>
        </w:r>
      </w:ins>
      <w:ins w:id="241" w:author="Ana Eguiguren" w:date="2025-07-10T19:16:00Z" w16du:dateUtc="2025-07-10T22:16:00Z">
        <w:r w:rsidR="0063179E">
          <w:t>calves, three as juveniles, one as a subadult, and four as mature mates. The remainder (</w:t>
        </w:r>
      </w:ins>
      <w:ins w:id="242" w:author="Ana Eguiguren" w:date="2025-07-10T19:17:00Z" w16du:dateUtc="2025-07-10T22:17:00Z">
        <w:r w:rsidR="0063179E">
          <w:t xml:space="preserve">n = 40) fell within </w:t>
        </w:r>
      </w:ins>
      <w:ins w:id="243" w:author="Ana Eguiguren" w:date="2025-07-10T19:18:00Z" w16du:dateUtc="2025-07-10T22:18:00Z">
        <w:r w:rsidR="0063179E">
          <w:t xml:space="preserve">age classes with overlapping ranges between males and females (i.e., AF, AM, and MF). </w:t>
        </w:r>
      </w:ins>
      <w:ins w:id="244" w:author="Balaena Institute whitehead" w:date="2025-07-10T12:30:00Z" w16du:dateUtc="2025-07-10T15:30:00Z">
        <w:del w:id="245" w:author="Ana Eguiguren" w:date="2025-07-10T19:20:00Z" w16du:dateUtc="2025-07-10T22:20:00Z">
          <w:r w:rsidR="003F397F" w:rsidDel="003603EC">
            <w:delText xml:space="preserve"> </w:delText>
          </w:r>
        </w:del>
      </w:ins>
    </w:p>
    <w:p w14:paraId="6FDCCD94" w14:textId="41BAF1C1" w:rsidR="00723934" w:rsidRPr="00723934" w:rsidRDefault="00723934" w:rsidP="00723C89">
      <w:pPr>
        <w:rPr>
          <w:ins w:id="246" w:author="Ana Eguiguren" w:date="2025-07-10T18:12:00Z" w16du:dateUtc="2025-07-10T21:12:00Z"/>
        </w:rPr>
      </w:pPr>
      <w:ins w:id="247" w:author="Ana Eguiguren" w:date="2025-07-18T19:38:00Z" w16du:dateUtc="2025-07-18T22:38:00Z">
        <w:r>
          <w:rPr>
            <w:i/>
            <w:iCs/>
          </w:rPr>
          <w:t>NR</w:t>
        </w:r>
        <w:r>
          <w:rPr>
            <w:i/>
            <w:iCs/>
            <w:vertAlign w:val="subscript"/>
          </w:rPr>
          <w:t>flipper</w:t>
        </w:r>
        <w:r>
          <w:rPr>
            <w:i/>
            <w:iCs/>
          </w:rPr>
          <w:t xml:space="preserve"> </w:t>
        </w:r>
        <w:r>
          <w:t xml:space="preserve">measures ranged from </w:t>
        </w:r>
      </w:ins>
    </w:p>
    <w:p w14:paraId="529523F8" w14:textId="0DCE9FE6" w:rsidR="00A10676" w:rsidRDefault="0063179E">
      <w:pPr>
        <w:keepNext/>
        <w:pPrChange w:id="248"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Default="00A10676" w:rsidP="0063179E">
      <w:pPr>
        <w:pStyle w:val="Heading4"/>
        <w:spacing w:line="240" w:lineRule="auto"/>
        <w:rPr>
          <w:ins w:id="249" w:author="Ana Eguiguren" w:date="2025-07-10T19:14:00Z" w16du:dateUtc="2025-07-10T22:14:00Z"/>
          <w:i w:val="0"/>
          <w:iCs w:val="0"/>
          <w:sz w:val="18"/>
          <w:szCs w:val="18"/>
        </w:rPr>
      </w:pPr>
      <w:bookmarkStart w:id="250" w:name="_Ref203040586"/>
      <w:commentRangeStart w:id="251"/>
      <w:r w:rsidRPr="0063179E">
        <w:rPr>
          <w:rFonts w:eastAsiaTheme="minorHAnsi" w:cs="Times New Roman"/>
          <w:b/>
          <w:bCs/>
          <w:sz w:val="18"/>
          <w:szCs w:val="18"/>
          <w:rPrChange w:id="252" w:author="Balaena Institute whitehead" w:date="2025-07-10T11:16:00Z" w16du:dateUtc="2025-07-10T14:16:00Z">
            <w:rPr/>
          </w:rPrChange>
        </w:rPr>
        <w:t xml:space="preserve">Figure </w:t>
      </w:r>
      <w:r w:rsidRPr="0063179E">
        <w:rPr>
          <w:rFonts w:eastAsiaTheme="minorHAnsi" w:cs="Times New Roman"/>
          <w:b/>
          <w:bCs/>
          <w:sz w:val="18"/>
          <w:szCs w:val="18"/>
          <w:rPrChange w:id="253" w:author="Balaena Institute whitehead" w:date="2025-07-10T11:16:00Z" w16du:dateUtc="2025-07-10T14:16:00Z">
            <w:rPr/>
          </w:rPrChange>
        </w:rPr>
        <w:fldChar w:fldCharType="begin"/>
      </w:r>
      <w:r w:rsidRPr="0063179E">
        <w:rPr>
          <w:rFonts w:eastAsiaTheme="minorHAnsi" w:cs="Times New Roman"/>
          <w:b/>
          <w:bCs/>
          <w:sz w:val="18"/>
          <w:szCs w:val="18"/>
          <w:rPrChange w:id="254"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255" w:author="Balaena Institute whitehead" w:date="2025-07-10T11:16:00Z" w16du:dateUtc="2025-07-10T14:16:00Z">
            <w:rPr/>
          </w:rPrChange>
        </w:rPr>
        <w:fldChar w:fldCharType="separate"/>
      </w:r>
      <w:ins w:id="256" w:author="Balaena Institute whitehead" w:date="2025-07-11T15:25:00Z" w16du:dateUtc="2025-07-11T18:25:00Z">
        <w:r w:rsidR="00897888">
          <w:rPr>
            <w:rFonts w:eastAsiaTheme="minorHAnsi" w:cs="Times New Roman"/>
            <w:b/>
            <w:bCs/>
            <w:noProof/>
            <w:sz w:val="18"/>
            <w:szCs w:val="18"/>
          </w:rPr>
          <w:t>3</w:t>
        </w:r>
      </w:ins>
      <w:del w:id="257" w:author="Balaena Institute whitehead" w:date="2025-07-11T15:25:00Z" w16du:dateUtc="2025-07-11T18:25:00Z">
        <w:r w:rsidRPr="0063179E" w:rsidDel="00897888">
          <w:rPr>
            <w:rFonts w:eastAsiaTheme="minorHAnsi" w:cs="Times New Roman"/>
            <w:b/>
            <w:bCs/>
            <w:noProof/>
            <w:sz w:val="18"/>
            <w:szCs w:val="18"/>
            <w:rPrChange w:id="258" w:author="Balaena Institute whitehead" w:date="2025-07-10T11:16:00Z" w16du:dateUtc="2025-07-10T14:16:00Z">
              <w:rPr>
                <w:noProof/>
              </w:rPr>
            </w:rPrChange>
          </w:rPr>
          <w:delText>3</w:delText>
        </w:r>
      </w:del>
      <w:r w:rsidRPr="0063179E">
        <w:rPr>
          <w:rFonts w:eastAsiaTheme="minorHAnsi" w:cs="Times New Roman"/>
          <w:b/>
          <w:bCs/>
          <w:sz w:val="18"/>
          <w:szCs w:val="18"/>
          <w:rPrChange w:id="259" w:author="Balaena Institute whitehead" w:date="2025-07-10T11:16:00Z" w16du:dateUtc="2025-07-10T14:16:00Z">
            <w:rPr/>
          </w:rPrChange>
        </w:rPr>
        <w:fldChar w:fldCharType="end"/>
      </w:r>
      <w:bookmarkEnd w:id="250"/>
      <w:r w:rsidRPr="0063179E">
        <w:rPr>
          <w:rFonts w:eastAsiaTheme="minorHAnsi" w:cs="Times New Roman"/>
          <w:b/>
          <w:bCs/>
          <w:sz w:val="18"/>
          <w:szCs w:val="18"/>
          <w:rPrChange w:id="260" w:author="Balaena Institute whitehead" w:date="2025-07-10T11:16:00Z" w16du:dateUtc="2025-07-10T14:16:00Z">
            <w:rPr/>
          </w:rPrChange>
        </w:rPr>
        <w:t>.</w:t>
      </w:r>
      <w:r w:rsidRPr="0063179E">
        <w:rPr>
          <w:rFonts w:eastAsiaTheme="minorHAnsi" w:cs="Times New Roman"/>
          <w:sz w:val="18"/>
          <w:szCs w:val="18"/>
          <w:rPrChange w:id="261" w:author="Balaena Institute whitehead" w:date="2025-07-10T11:16:00Z" w16du:dateUtc="2025-07-10T14:16:00Z">
            <w:rPr/>
          </w:rPrChange>
        </w:rPr>
        <w:t xml:space="preserve"> </w:t>
      </w:r>
      <w:bookmarkStart w:id="262" w:name="_Hlk203128466"/>
      <w:r w:rsidRPr="0063179E">
        <w:rPr>
          <w:rFonts w:eastAsiaTheme="minorHAnsi" w:cs="Times New Roman"/>
          <w:i w:val="0"/>
          <w:iCs w:val="0"/>
          <w:sz w:val="18"/>
          <w:szCs w:val="18"/>
          <w:rPrChange w:id="263"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264"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265"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266" w:author="Balaena Institute whitehead" w:date="2025-07-10T11:16:00Z" w16du:dateUtc="2025-07-10T14:16:00Z">
            <w:rPr/>
          </w:rPrChange>
        </w:rPr>
        <w:t>NR</w:t>
      </w:r>
      <w:r w:rsidRPr="0063179E">
        <w:rPr>
          <w:rFonts w:eastAsiaTheme="minorHAnsi" w:cs="Times New Roman"/>
          <w:sz w:val="18"/>
          <w:szCs w:val="18"/>
          <w:vertAlign w:val="subscript"/>
          <w:rPrChange w:id="267"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268"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269"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270"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271"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272"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273"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274"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275"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276" w:author="Balaena Institute whitehead" w:date="2025-07-10T11:16:00Z" w16du:dateUtc="2025-07-10T14:16:00Z">
            <w:rPr/>
          </w:rPrChange>
        </w:rPr>
        <w:t>NR</w:t>
      </w:r>
      <w:r w:rsidR="003752AB" w:rsidRPr="0063179E">
        <w:rPr>
          <w:rFonts w:eastAsiaTheme="minorHAnsi" w:cs="Times New Roman"/>
          <w:sz w:val="18"/>
          <w:szCs w:val="18"/>
          <w:vertAlign w:val="subscript"/>
          <w:rPrChange w:id="277"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278"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279" w:author="Balaena Institute whitehead" w:date="2025-07-10T11:16:00Z" w16du:dateUtc="2025-07-10T14:16:00Z">
            <w:rPr>
              <w:i w:val="0"/>
              <w:iCs w:val="0"/>
            </w:rPr>
          </w:rPrChange>
        </w:rPr>
        <w:t xml:space="preserve">range. </w:t>
      </w:r>
      <w:r w:rsidR="007A56AB" w:rsidRPr="0063179E">
        <w:rPr>
          <w:i w:val="0"/>
          <w:iCs w:val="0"/>
          <w:sz w:val="18"/>
          <w:szCs w:val="18"/>
        </w:rPr>
        <w:t xml:space="preserve">The dashed vertical lines indicate the minimum body lengths associated with sperm whale sex and age classes based on Best 1979, Best et al. 1984, and Mendes et al. 2007 as follows: calf (4 m; </w:t>
      </w:r>
      <w:del w:id="280" w:author="Ana Eguiguren" w:date="2025-07-17T16:16:00Z" w16du:dateUtc="2025-07-17T19:16:00Z">
        <w:r w:rsidR="007A56AB" w:rsidRPr="0063179E" w:rsidDel="00B86831">
          <w:rPr>
            <w:i w:val="0"/>
            <w:iCs w:val="0"/>
            <w:sz w:val="18"/>
            <w:szCs w:val="18"/>
          </w:rPr>
          <w:delText>NB</w:delText>
        </w:r>
      </w:del>
      <w:ins w:id="281" w:author="Ana Eguiguren" w:date="2025-07-17T16:16:00Z" w16du:dateUtc="2025-07-17T19:16:00Z">
        <w:r w:rsidR="00B86831">
          <w:rPr>
            <w:i w:val="0"/>
            <w:iCs w:val="0"/>
            <w:sz w:val="18"/>
            <w:szCs w:val="18"/>
          </w:rPr>
          <w:t>C</w:t>
        </w:r>
      </w:ins>
      <w:r w:rsidR="007A56AB" w:rsidRPr="0063179E">
        <w:rPr>
          <w:i w:val="0"/>
          <w:iCs w:val="0"/>
          <w:sz w:val="18"/>
          <w:szCs w:val="18"/>
        </w:rPr>
        <w:t>), juvenile (J; 5.5 m), sub-adult (SA; 7.6 m ), adult female (AF – 8.5 m),  adult male and mature female (AM/MF – 10 m), maximum female length (Fmax – 12 m), and mature male (MM – 13.7).</w:t>
      </w:r>
      <w:bookmarkEnd w:id="262"/>
    </w:p>
    <w:p w14:paraId="2B668A0F" w14:textId="77777777" w:rsidR="0063179E" w:rsidRPr="0063179E" w:rsidRDefault="0063179E">
      <w:pPr>
        <w:rPr>
          <w:ins w:id="282" w:author="Ana Eguiguren" w:date="2025-07-10T19:13:00Z" w16du:dateUtc="2025-07-10T22:13:00Z"/>
          <w:i/>
          <w:iCs/>
          <w:rPrChange w:id="283" w:author="Ana Eguiguren" w:date="2025-07-10T19:14:00Z" w16du:dateUtc="2025-07-10T22:14:00Z">
            <w:rPr>
              <w:ins w:id="284" w:author="Ana Eguiguren" w:date="2025-07-10T19:13:00Z" w16du:dateUtc="2025-07-10T22:13:00Z"/>
              <w:i w:val="0"/>
              <w:iCs w:val="0"/>
              <w:sz w:val="18"/>
              <w:szCs w:val="18"/>
            </w:rPr>
          </w:rPrChange>
        </w:rPr>
        <w:pPrChange w:id="285"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286" w:author="Ana Eguiguren" w:date="2025-07-10T18:13:00Z" w16du:dateUtc="2025-07-10T21:13:00Z"/>
          <w:i w:val="0"/>
          <w:iCs w:val="0"/>
          <w:color w:val="auto"/>
        </w:rPr>
      </w:pPr>
      <w:commentRangeStart w:id="287"/>
      <w:commentRangeEnd w:id="287"/>
      <w:r>
        <w:rPr>
          <w:rStyle w:val="CommentReference"/>
          <w:i w:val="0"/>
          <w:iCs w:val="0"/>
          <w:color w:val="auto"/>
        </w:rPr>
        <w:commentReference w:id="287"/>
      </w:r>
      <w:commentRangeEnd w:id="251"/>
      <w:r w:rsidR="00723C89">
        <w:rPr>
          <w:rStyle w:val="CommentReference"/>
          <w:i w:val="0"/>
          <w:iCs w:val="0"/>
          <w:color w:val="auto"/>
        </w:rPr>
        <w:commentReference w:id="251"/>
      </w:r>
    </w:p>
    <w:p w14:paraId="21B87F4B" w14:textId="32C028B4" w:rsidR="00872BDA" w:rsidRPr="00872BDA" w:rsidDel="00872BDA" w:rsidRDefault="00872BDA">
      <w:pPr>
        <w:pStyle w:val="Caption"/>
        <w:rPr>
          <w:del w:id="288" w:author="Balaena Institute whitehead" w:date="2025-07-10T12:13:00Z" w16du:dateUtc="2025-07-10T15:13:00Z"/>
        </w:rPr>
        <w:pPrChange w:id="289"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290" w:author="Balaena Institute whitehead" w:date="2025-07-10T11:03:00Z" w16du:dateUtc="2025-07-10T14:03:00Z">
        <w:r w:rsidR="00A10676">
          <w:t>2</w:t>
        </w:r>
      </w:ins>
      <w:del w:id="291" w:author="Balaena Institute whitehead" w:date="2025-07-10T11:03:00Z" w16du:dateUtc="2025-07-10T14:03:00Z">
        <w:r w:rsidDel="00A10676">
          <w:delText>1</w:delText>
        </w:r>
      </w:del>
      <w:r>
        <w:t xml:space="preserve"> Parameter optimization</w:t>
      </w:r>
    </w:p>
    <w:p w14:paraId="565DE213" w14:textId="16FCFF74" w:rsidR="00583D2A" w:rsidRDefault="00FC74A0" w:rsidP="00583D2A">
      <w:pPr>
        <w:rPr>
          <w:ins w:id="292" w:author="Balaena Institute whitehead" w:date="2025-07-11T15:24:00Z" w16du:dateUtc="2025-07-11T18:24:00Z"/>
        </w:rPr>
      </w:pPr>
      <w:ins w:id="293" w:author="Ana Eguiguren" w:date="2025-07-10T19:53:00Z" w16du:dateUtc="2025-07-10T22:53:00Z">
        <w:r>
          <w:t xml:space="preserve">Optimal </w:t>
        </w:r>
      </w:ins>
      <w:commentRangeStart w:id="294"/>
      <w:del w:id="295"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294"/>
        <w:r w:rsidR="00583D2A" w:rsidDel="00FC74A0">
          <w:rPr>
            <w:rStyle w:val="CommentReference"/>
          </w:rPr>
          <w:commentReference w:id="294"/>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w:t>
      </w:r>
      <w:del w:id="296" w:author="Ana Eguiguren" w:date="2025-07-15T18:22:00Z" w16du:dateUtc="2025-07-15T21:22:00Z">
        <w:r w:rsidR="00583D2A" w:rsidDel="001C3A91">
          <w:delText xml:space="preserve"> </w:delText>
        </w:r>
      </w:del>
      <w:ins w:id="297" w:author="Ana Eguiguren" w:date="2025-07-15T18:23:00Z" w16du:dateUtc="2025-07-15T21:23:00Z">
        <w:r w:rsidR="001C3A91">
          <w:t xml:space="preserve"> </w:t>
        </w:r>
      </w:ins>
      <w:del w:id="298" w:author="Ana Eguiguren" w:date="2025-07-15T18:22:00Z" w16du:dateUtc="2025-07-15T21:22:00Z">
        <w:r w:rsidR="00583D2A" w:rsidDel="001C3A91">
          <w:delText>highly</w:delText>
        </w:r>
      </w:del>
      <w:del w:id="299" w:author="Ana Eguiguren" w:date="2025-07-10T19:54:00Z" w16du:dateUtc="2025-07-10T22:54:00Z">
        <w:r w:rsidR="00583D2A" w:rsidDel="00FC74A0">
          <w:delText xml:space="preserve"> </w:delText>
        </w:r>
      </w:del>
      <w:ins w:id="300" w:author="Ana Eguiguren" w:date="2025-07-10T19:54:00Z" w16du:dateUtc="2025-07-10T22:54:00Z">
        <w:del w:id="301" w:author="Balaena Institute whitehead" w:date="2025-07-14T11:54:00Z" w16du:dateUtc="2025-07-14T14:54:00Z">
          <w:r w:rsidDel="00C804FD">
            <w:delText xml:space="preserve"> </w:delText>
          </w:r>
        </w:del>
        <w:r>
          <w:t>variable across bootstrap iterations</w:t>
        </w:r>
      </w:ins>
      <w:del w:id="302" w:author="Ana Eguiguren" w:date="2025-07-10T19:54:00Z" w16du:dateUtc="2025-07-10T22:54:00Z">
        <w:r w:rsidR="00583D2A" w:rsidDel="00FC74A0">
          <w:delText>variable in both models</w:delText>
        </w:r>
      </w:del>
      <w:r w:rsidR="00583D2A">
        <w:t>, resulting in a high degree of uncertainty in model</w:t>
      </w:r>
      <w:ins w:id="303"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304" w:author="Ana Eguiguren" w:date="2025-07-10T19:54:00Z" w16du:dateUtc="2025-07-10T22:54:00Z">
        <w:r>
          <w:rPr>
            <w:i/>
            <w:iCs/>
            <w:vertAlign w:val="subscript"/>
          </w:rPr>
          <w:t>flipper</w:t>
        </w:r>
      </w:ins>
      <w:r w:rsidR="00583D2A">
        <w:rPr>
          <w:i/>
          <w:iCs/>
        </w:rPr>
        <w:t xml:space="preserve"> </w:t>
      </w:r>
      <w:r w:rsidR="00583D2A">
        <w:t xml:space="preserve">of smaller (&lt; 6 m) whales </w:t>
      </w:r>
      <w:ins w:id="305" w:author="Balaena Institute whitehead" w:date="2025-07-11T15:29:00Z" w16du:dateUtc="2025-07-11T18:29:00Z">
        <w:r w:rsidR="001E274D">
          <w:t>(</w:t>
        </w:r>
      </w:ins>
      <w:del w:id="306" w:author="Balaena Institute whitehead" w:date="2025-07-11T15:29:00Z" w16du:dateUtc="2025-07-11T18:29:00Z">
        <w:r w:rsidR="00583D2A" w:rsidDel="001E274D">
          <w:delText>(</w:delText>
        </w:r>
      </w:del>
      <w:ins w:id="307" w:author="Balaena Institute whitehead" w:date="2025-07-11T15:29:00Z" w16du:dateUtc="2025-07-11T18:29:00Z">
        <w:r w:rsidR="001E274D">
          <w:fldChar w:fldCharType="begin"/>
        </w:r>
        <w:r w:rsidR="001E274D">
          <w:instrText xml:space="preserve"> REF _Ref203140158 \h </w:instrText>
        </w:r>
      </w:ins>
      <w:ins w:id="308" w:author="Balaena Institute whitehead" w:date="2025-07-11T15:29:00Z" w16du:dateUtc="2025-07-11T18:29:00Z">
        <w:r w:rsidR="001E274D">
          <w:fldChar w:fldCharType="separate"/>
        </w:r>
        <w:r w:rsidR="001E274D" w:rsidRPr="00897888">
          <w:rPr>
            <w:b/>
            <w:bCs/>
            <w:rPrChange w:id="309" w:author="Balaena Institute whitehead" w:date="2025-07-11T15:27:00Z" w16du:dateUtc="2025-07-11T18:27:00Z">
              <w:rPr/>
            </w:rPrChange>
          </w:rPr>
          <w:t>Figure</w:t>
        </w:r>
      </w:ins>
      <w:ins w:id="310" w:author="Balaena Institute whitehead" w:date="2025-07-11T15:30:00Z" w16du:dateUtc="2025-07-11T18:30:00Z">
        <w:r w:rsidR="001E274D">
          <w:rPr>
            <w:b/>
            <w:bCs/>
          </w:rPr>
          <w:t>s</w:t>
        </w:r>
      </w:ins>
      <w:ins w:id="311" w:author="Balaena Institute whitehead" w:date="2025-07-11T15:29:00Z" w16du:dateUtc="2025-07-11T18:29:00Z">
        <w:r w:rsidR="001E274D" w:rsidRPr="00897888">
          <w:rPr>
            <w:b/>
            <w:bCs/>
            <w:rPrChange w:id="312" w:author="Balaena Institute whitehead" w:date="2025-07-11T15:27:00Z" w16du:dateUtc="2025-07-11T18:27:00Z">
              <w:rPr/>
            </w:rPrChange>
          </w:rPr>
          <w:t xml:space="preserve"> </w:t>
        </w:r>
        <w:r w:rsidR="001E274D" w:rsidRPr="00897888">
          <w:rPr>
            <w:b/>
            <w:bCs/>
            <w:noProof/>
            <w:rPrChange w:id="313"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314" w:author="Balaena Institute whitehead" w:date="2025-07-11T15:29:00Z" w16du:dateUtc="2025-07-11T18:29:00Z">
        <w:r w:rsidR="001E274D">
          <w:fldChar w:fldCharType="separate"/>
        </w:r>
        <w:r w:rsidR="001E274D">
          <w:rPr>
            <w:b/>
            <w:bCs/>
            <w:noProof/>
          </w:rPr>
          <w:t>5</w:t>
        </w:r>
        <w:r w:rsidR="001E274D">
          <w:fldChar w:fldCharType="end"/>
        </w:r>
      </w:ins>
      <w:del w:id="315"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ins w:id="316" w:author="Ana Eguiguren" w:date="2025-07-15T18:23:00Z" w16du:dateUtc="2025-07-15T21:23:00Z">
        <w:r w:rsidR="001C3A91">
          <w:rPr>
            <w:i/>
            <w:iCs/>
          </w:rPr>
          <w:t>NR</w:t>
        </w:r>
        <w:r w:rsidR="001C3A91">
          <w:rPr>
            <w:i/>
            <w:iCs/>
            <w:vertAlign w:val="subscript"/>
          </w:rPr>
          <w:t>flipper</w:t>
        </w:r>
        <w:r w:rsidR="001C3A91">
          <w:rPr>
            <w:i/>
            <w:iCs/>
          </w:rPr>
          <w:t xml:space="preserve"> </w:t>
        </w:r>
      </w:ins>
      <w:del w:id="317" w:author="Ana Eguiguren" w:date="2025-07-15T18:23:00Z" w16du:dateUtc="2025-07-15T21:23:00Z">
        <w:r w:rsidR="008732DD" w:rsidDel="001C3A91">
          <w:rPr>
            <w:i/>
            <w:iCs/>
          </w:rPr>
          <w:delText>N</w:delText>
        </w:r>
        <w:r w:rsidR="00583D2A" w:rsidDel="001C3A91">
          <w:rPr>
            <w:i/>
            <w:iCs/>
          </w:rPr>
          <w:delText>R</w:delText>
        </w:r>
        <w:r w:rsidR="00583D2A" w:rsidDel="001C3A91">
          <w:delText xml:space="preserve"> </w:delText>
        </w:r>
      </w:del>
      <w:r w:rsidR="00583D2A">
        <w:t xml:space="preserve">between males and females after </w:t>
      </w:r>
      <w:r w:rsidR="00583D2A">
        <w:rPr>
          <w:i/>
          <w:iCs/>
        </w:rPr>
        <w:t xml:space="preserve">chm </w:t>
      </w:r>
      <w:r w:rsidR="00583D2A">
        <w:t xml:space="preserve">was consistently </w:t>
      </w:r>
      <w:del w:id="318" w:author="Balaena Institute whitehead" w:date="2025-07-11T15:15:00Z" w16du:dateUtc="2025-07-11T18:15:00Z">
        <w:r w:rsidR="00583D2A" w:rsidDel="006E66B8">
          <w:delText xml:space="preserve">more </w:delText>
        </w:r>
      </w:del>
      <w:r w:rsidR="00583D2A">
        <w:t>pronounced</w:t>
      </w:r>
      <w:ins w:id="319" w:author="Ana Eguiguren" w:date="2025-07-10T19:54:00Z" w16du:dateUtc="2025-07-10T22:54:00Z">
        <w:r>
          <w:t>,</w:t>
        </w:r>
      </w:ins>
      <w:r w:rsidR="00583D2A">
        <w:t xml:space="preserve"> </w:t>
      </w:r>
      <w:del w:id="320"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321"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322" w:author="Balaena Institute whitehead" w:date="2025-07-11T15:15:00Z" w16du:dateUtc="2025-07-11T18:15:00Z">
        <w:r w:rsidR="006E66B8">
          <w:t>)</w:t>
        </w:r>
        <w:r w:rsidR="006E66B8">
          <w:rPr>
            <w:i/>
            <w:iCs/>
          </w:rPr>
          <w:t xml:space="preserve"> </w:t>
        </w:r>
      </w:ins>
      <w:del w:id="323"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324" w:author="Balaena Institute whitehead" w:date="2025-07-11T15:29:00Z" w16du:dateUtc="2025-07-11T18:29:00Z">
        <w:r w:rsidR="001E274D">
          <w:t>f</w:t>
        </w:r>
      </w:ins>
      <w:commentRangeStart w:id="325"/>
      <w:del w:id="326"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327" w:author="Balaena Institute whitehead" w:date="2025-07-11T15:30:00Z" w16du:dateUtc="2025-07-11T18:30:00Z">
        <w:r w:rsidR="001E274D">
          <w:t xml:space="preserve"> (</w:t>
        </w:r>
        <w:r w:rsidR="001E274D">
          <w:fldChar w:fldCharType="begin"/>
        </w:r>
        <w:r w:rsidR="001E274D">
          <w:instrText xml:space="preserve"> REF _Ref203140158 \h </w:instrText>
        </w:r>
      </w:ins>
      <w:ins w:id="328" w:author="Balaena Institute whitehead" w:date="2025-07-11T15:30:00Z" w16du:dateUtc="2025-07-11T18:30:00Z">
        <w:r w:rsidR="001E274D">
          <w:fldChar w:fldCharType="separate"/>
        </w:r>
        <w:r w:rsidR="001E274D" w:rsidRPr="00897888">
          <w:rPr>
            <w:b/>
            <w:bCs/>
            <w:rPrChange w:id="329" w:author="Balaena Institute whitehead" w:date="2025-07-11T15:27:00Z" w16du:dateUtc="2025-07-11T18:27:00Z">
              <w:rPr/>
            </w:rPrChange>
          </w:rPr>
          <w:t xml:space="preserve">Figure </w:t>
        </w:r>
        <w:r w:rsidR="001E274D" w:rsidRPr="00897888">
          <w:rPr>
            <w:b/>
            <w:bCs/>
            <w:noProof/>
            <w:rPrChange w:id="330" w:author="Balaena Institute whitehead" w:date="2025-07-11T15:27:00Z" w16du:dateUtc="2025-07-11T18:27:00Z">
              <w:rPr>
                <w:noProof/>
              </w:rPr>
            </w:rPrChange>
          </w:rPr>
          <w:t>4</w:t>
        </w:r>
        <w:r w:rsidR="001E274D">
          <w:fldChar w:fldCharType="end"/>
        </w:r>
        <w:r w:rsidR="001E274D">
          <w:t>)</w:t>
        </w:r>
      </w:ins>
      <w:ins w:id="331" w:author="Ana Eguiguren" w:date="2025-07-10T19:55:00Z" w16du:dateUtc="2025-07-10T22:55:00Z">
        <w:r>
          <w:t>.</w:t>
        </w:r>
      </w:ins>
      <w:ins w:id="332" w:author="Balaena Institute whitehead" w:date="2025-07-11T15:16:00Z" w16du:dateUtc="2025-07-11T18:16:00Z">
        <w:r w:rsidR="006E66B8">
          <w:t xml:space="preserve"> In fact,</w:t>
        </w:r>
      </w:ins>
      <w:del w:id="333"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334" w:author="Balaena Institute whitehead" w:date="2025-07-11T15:30:00Z" w16du:dateUtc="2025-07-11T18:30:00Z">
        <w:r w:rsidR="00922BBE" w:rsidRPr="001E274D" w:rsidDel="001E274D">
          <w:rPr>
            <w:b/>
            <w:bCs/>
            <w:rPrChange w:id="335" w:author="Balaena Institute whitehead" w:date="2025-07-11T15:30:00Z" w16du:dateUtc="2025-07-11T18:30:00Z">
              <w:rPr/>
            </w:rPrChange>
          </w:rPr>
          <w:delText>Figures 3 and 4</w:delText>
        </w:r>
      </w:del>
      <w:ins w:id="336" w:author="Balaena Institute whitehead" w:date="2025-07-11T15:30:00Z" w16du:dateUtc="2025-07-11T18:30:00Z">
        <w:r w:rsidR="001E274D">
          <w:rPr>
            <w:b/>
            <w:bCs/>
          </w:rPr>
          <w:t>Figures 4 &amp; 5</w:t>
        </w:r>
      </w:ins>
      <w:r w:rsidR="00922BBE">
        <w:t xml:space="preserve">), and thus </w:t>
      </w:r>
      <w:del w:id="337"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338" w:author="Balaena Institute whitehead" w:date="2025-07-11T15:24:00Z" w16du:dateUtc="2025-07-11T18:24:00Z">
        <w:r w:rsidR="00897888">
          <w:t xml:space="preserve">, </w:t>
        </w:r>
        <w:r w:rsidR="00897888">
          <w:rPr>
            <w:b/>
            <w:bCs/>
          </w:rPr>
          <w:t>Supplementary Table S1</w:t>
        </w:r>
      </w:ins>
      <w:del w:id="339"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340"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341" w:author="Balaena Institute whitehead" w:date="2025-07-11T15:31:00Z" w16du:dateUtc="2025-07-11T18:31:00Z">
        <w:r w:rsidR="001E274D">
          <w:rPr>
            <w:b/>
            <w:bCs/>
          </w:rPr>
          <w:fldChar w:fldCharType="separate"/>
        </w:r>
        <w:r w:rsidR="001E274D" w:rsidRPr="00897888">
          <w:rPr>
            <w:b/>
            <w:bCs/>
            <w:rPrChange w:id="342" w:author="Balaena Institute whitehead" w:date="2025-07-11T15:27:00Z" w16du:dateUtc="2025-07-11T18:27:00Z">
              <w:rPr/>
            </w:rPrChange>
          </w:rPr>
          <w:t xml:space="preserve">Figure </w:t>
        </w:r>
        <w:r w:rsidR="001E274D" w:rsidRPr="00897888">
          <w:rPr>
            <w:b/>
            <w:bCs/>
            <w:noProof/>
            <w:rPrChange w:id="343" w:author="Balaena Institute whitehead" w:date="2025-07-11T15:27:00Z" w16du:dateUtc="2025-07-11T18:27:00Z">
              <w:rPr>
                <w:noProof/>
              </w:rPr>
            </w:rPrChange>
          </w:rPr>
          <w:t>4</w:t>
        </w:r>
        <w:r w:rsidR="001E274D">
          <w:rPr>
            <w:b/>
            <w:bCs/>
          </w:rPr>
          <w:fldChar w:fldCharType="end"/>
        </w:r>
      </w:ins>
      <w:r w:rsidR="00922BBE">
        <w:t>).</w:t>
      </w:r>
      <w:commentRangeEnd w:id="325"/>
      <w:r w:rsidR="00547F4B">
        <w:rPr>
          <w:rStyle w:val="CommentReference"/>
        </w:rPr>
        <w:commentReference w:id="325"/>
      </w:r>
    </w:p>
    <w:p w14:paraId="595BE6F8" w14:textId="77777777" w:rsidR="00897888" w:rsidRDefault="00897888">
      <w:pPr>
        <w:keepNext/>
        <w:jc w:val="center"/>
        <w:rPr>
          <w:ins w:id="344" w:author="Balaena Institute whitehead" w:date="2025-07-11T15:25:00Z" w16du:dateUtc="2025-07-11T18:25:00Z"/>
        </w:rPr>
        <w:pPrChange w:id="345" w:author="Balaena Institute whitehead" w:date="2025-07-11T15:27:00Z" w16du:dateUtc="2025-07-11T18:27:00Z">
          <w:pPr/>
        </w:pPrChange>
      </w:pPr>
      <w:ins w:id="346" w:author="Balaena Institute whitehead" w:date="2025-07-11T15:25:00Z" w16du:dateUtc="2025-07-11T18:25:00Z">
        <w:r>
          <w:rPr>
            <w:noProof/>
          </w:rPr>
          <w:lastRenderedPageBreak/>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CA7BB7" w:rsidRDefault="00897888" w:rsidP="00897888">
      <w:pPr>
        <w:pStyle w:val="Caption"/>
        <w:rPr>
          <w:ins w:id="347" w:author="Balaena Institute whitehead" w:date="2025-07-11T15:26:00Z" w16du:dateUtc="2025-07-11T18:26:00Z"/>
          <w:i w:val="0"/>
          <w:iCs w:val="0"/>
          <w:color w:val="auto"/>
        </w:rPr>
      </w:pPr>
      <w:bookmarkStart w:id="348" w:name="_Ref203140158"/>
      <w:bookmarkStart w:id="349" w:name="_Ref203140152"/>
      <w:ins w:id="350" w:author="Balaena Institute whitehead" w:date="2025-07-11T15:25:00Z" w16du:dateUtc="2025-07-11T18:25:00Z">
        <w:r w:rsidRPr="00897888">
          <w:rPr>
            <w:b/>
            <w:bCs/>
            <w:color w:val="auto"/>
            <w:rPrChange w:id="351" w:author="Balaena Institute whitehead" w:date="2025-07-11T15:27:00Z" w16du:dateUtc="2025-07-11T18:27:00Z">
              <w:rPr/>
            </w:rPrChange>
          </w:rPr>
          <w:t xml:space="preserve">Figure </w:t>
        </w:r>
        <w:r w:rsidRPr="00897888">
          <w:rPr>
            <w:b/>
            <w:bCs/>
            <w:color w:val="auto"/>
            <w:rPrChange w:id="352" w:author="Balaena Institute whitehead" w:date="2025-07-11T15:27:00Z" w16du:dateUtc="2025-07-11T18:27:00Z">
              <w:rPr/>
            </w:rPrChange>
          </w:rPr>
          <w:fldChar w:fldCharType="begin"/>
        </w:r>
        <w:r w:rsidRPr="00897888">
          <w:rPr>
            <w:b/>
            <w:bCs/>
            <w:color w:val="auto"/>
            <w:rPrChange w:id="353" w:author="Balaena Institute whitehead" w:date="2025-07-11T15:27:00Z" w16du:dateUtc="2025-07-11T18:27:00Z">
              <w:rPr/>
            </w:rPrChange>
          </w:rPr>
          <w:instrText xml:space="preserve"> SEQ Figure \* ARABIC </w:instrText>
        </w:r>
      </w:ins>
      <w:r w:rsidRPr="00897888">
        <w:rPr>
          <w:b/>
          <w:bCs/>
          <w:color w:val="auto"/>
          <w:rPrChange w:id="354" w:author="Balaena Institute whitehead" w:date="2025-07-11T15:27:00Z" w16du:dateUtc="2025-07-11T18:27:00Z">
            <w:rPr/>
          </w:rPrChange>
        </w:rPr>
        <w:fldChar w:fldCharType="separate"/>
      </w:r>
      <w:ins w:id="355" w:author="Balaena Institute whitehead" w:date="2025-07-11T15:25:00Z" w16du:dateUtc="2025-07-11T18:25:00Z">
        <w:r w:rsidRPr="00897888">
          <w:rPr>
            <w:b/>
            <w:bCs/>
            <w:noProof/>
            <w:color w:val="auto"/>
            <w:rPrChange w:id="356" w:author="Balaena Institute whitehead" w:date="2025-07-11T15:27:00Z" w16du:dateUtc="2025-07-11T18:27:00Z">
              <w:rPr>
                <w:noProof/>
              </w:rPr>
            </w:rPrChange>
          </w:rPr>
          <w:t>4</w:t>
        </w:r>
        <w:r w:rsidRPr="00897888">
          <w:rPr>
            <w:b/>
            <w:bCs/>
            <w:color w:val="auto"/>
            <w:rPrChange w:id="357" w:author="Balaena Institute whitehead" w:date="2025-07-11T15:27:00Z" w16du:dateUtc="2025-07-11T18:27:00Z">
              <w:rPr/>
            </w:rPrChange>
          </w:rPr>
          <w:fldChar w:fldCharType="end"/>
        </w:r>
        <w:bookmarkEnd w:id="348"/>
        <w:r w:rsidRPr="00897888">
          <w:rPr>
            <w:b/>
            <w:bCs/>
            <w:color w:val="auto"/>
            <w:rPrChange w:id="358" w:author="Balaena Institute whitehead" w:date="2025-07-11T15:27:00Z" w16du:dateUtc="2025-07-11T18:27:00Z">
              <w:rPr/>
            </w:rPrChange>
          </w:rPr>
          <w:t>.</w:t>
        </w:r>
      </w:ins>
      <w:ins w:id="359" w:author="Balaena Institute whitehead" w:date="2025-07-11T15:27:00Z" w16du:dateUtc="2025-07-11T18:27:00Z">
        <w:r w:rsidR="00800531">
          <w:rPr>
            <w:b/>
            <w:bCs/>
            <w:color w:val="auto"/>
          </w:rPr>
          <w:t xml:space="preserve"> </w:t>
        </w:r>
      </w:ins>
      <w:ins w:id="360"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361"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362"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363"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364" w:author="Balaena Institute whitehead" w:date="2025-07-11T15:26:00Z" w16du:dateUtc="2025-07-11T18:26:00Z">
              <w:rPr>
                <w:i w:val="0"/>
                <w:iCs w:val="0"/>
                <w:color w:val="auto"/>
              </w:rPr>
            </w:rPrChange>
          </w:rPr>
          <w:t>max</w:t>
        </w:r>
        <w:r w:rsidRPr="00897888">
          <w:rPr>
            <w:color w:val="auto"/>
            <w:vertAlign w:val="subscript"/>
            <w:rPrChange w:id="365"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366"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367" w:author="Balaena Institute whitehead" w:date="2025-07-11T15:27:00Z" w16du:dateUtc="2025-07-11T18:27:00Z">
        <w:r w:rsidRPr="00897888">
          <w:rPr>
            <w:color w:val="auto"/>
            <w:rPrChange w:id="368" w:author="Balaena Institute whitehead" w:date="2025-07-11T15:27:00Z" w16du:dateUtc="2025-07-11T18:27:00Z">
              <w:rPr>
                <w:i w:val="0"/>
                <w:iCs w:val="0"/>
                <w:color w:val="auto"/>
              </w:rPr>
            </w:rPrChange>
          </w:rPr>
          <w:t>N</w:t>
        </w:r>
      </w:ins>
      <w:ins w:id="369" w:author="Balaena Institute whitehead" w:date="2025-07-11T15:26:00Z" w16du:dateUtc="2025-07-11T18:26:00Z">
        <w:r w:rsidRPr="00897888">
          <w:rPr>
            <w:color w:val="auto"/>
            <w:rPrChange w:id="370"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371" w:author="Balaena Institute whitehead" w:date="2025-07-11T15:27:00Z" w16du:dateUtc="2025-07-11T18:27:00Z">
              <w:rPr>
                <w:i w:val="0"/>
                <w:iCs w:val="0"/>
                <w:color w:val="auto"/>
              </w:rPr>
            </w:rPrChange>
          </w:rPr>
          <w:t>max</w:t>
        </w:r>
        <w:r w:rsidRPr="00897888">
          <w:rPr>
            <w:color w:val="auto"/>
            <w:vertAlign w:val="subscript"/>
            <w:rPrChange w:id="372"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349"/>
      </w:ins>
    </w:p>
    <w:p w14:paraId="5AEE7658" w14:textId="594D607E" w:rsidR="00897888" w:rsidRPr="00AF071C" w:rsidRDefault="00897888" w:rsidP="00897888">
      <w:pPr>
        <w:pStyle w:val="Caption"/>
        <w:rPr>
          <w:ins w:id="373" w:author="Balaena Institute whitehead" w:date="2025-07-11T15:25:00Z" w16du:dateUtc="2025-07-11T18:25:00Z"/>
          <w:i w:val="0"/>
          <w:iCs w:val="0"/>
          <w:color w:val="auto"/>
        </w:rPr>
      </w:pPr>
    </w:p>
    <w:p w14:paraId="20400C1E" w14:textId="093EEAF5" w:rsidR="00897888" w:rsidRDefault="00897888">
      <w:pPr>
        <w:pStyle w:val="Caption"/>
        <w:rPr>
          <w:ins w:id="374" w:author="Balaena Institute whitehead" w:date="2025-07-11T15:15:00Z" w16du:dateUtc="2025-07-11T18:15:00Z"/>
        </w:rPr>
        <w:pPrChange w:id="375"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376"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377" w:name="_Ref201775677"/>
      <w:commentRangeStart w:id="378"/>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379" w:author="Balaena Institute whitehead" w:date="2025-07-11T15:25:00Z" w16du:dateUtc="2025-07-11T18:25:00Z">
        <w:r w:rsidR="00897888">
          <w:rPr>
            <w:b/>
            <w:bCs/>
            <w:noProof/>
            <w:color w:val="auto"/>
          </w:rPr>
          <w:t>5</w:t>
        </w:r>
      </w:ins>
      <w:del w:id="380" w:author="Balaena Institute whitehead" w:date="2025-07-10T11:07:00Z" w16du:dateUtc="2025-07-10T14:07:00Z">
        <w:r w:rsidDel="00A10676">
          <w:rPr>
            <w:b/>
            <w:bCs/>
            <w:noProof/>
            <w:color w:val="auto"/>
          </w:rPr>
          <w:delText>3</w:delText>
        </w:r>
      </w:del>
      <w:r w:rsidRPr="00A17E91">
        <w:rPr>
          <w:b/>
          <w:bCs/>
          <w:color w:val="auto"/>
        </w:rPr>
        <w:fldChar w:fldCharType="end"/>
      </w:r>
      <w:bookmarkEnd w:id="377"/>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381" w:author="Ana Eguiguren" w:date="2025-07-10T19:56:00Z" w16du:dateUtc="2025-07-10T22:56:00Z">
        <w:r w:rsidRPr="00A17E91" w:rsidDel="00FC74A0">
          <w:rPr>
            <w:i w:val="0"/>
            <w:iCs w:val="0"/>
            <w:color w:val="auto"/>
          </w:rPr>
          <w:delText xml:space="preserve"> </w:delText>
        </w:r>
      </w:del>
      <w:ins w:id="382"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383"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384"/>
      <w:r w:rsidRPr="00A17E91">
        <w:rPr>
          <w:color w:val="auto"/>
        </w:rPr>
        <w:t xml:space="preserve">R </w:t>
      </w:r>
      <w:r w:rsidRPr="00A17E91">
        <w:rPr>
          <w:i w:val="0"/>
          <w:iCs w:val="0"/>
          <w:color w:val="auto"/>
        </w:rPr>
        <w:t xml:space="preserve">values </w:t>
      </w:r>
      <w:commentRangeEnd w:id="384"/>
      <w:r>
        <w:rPr>
          <w:rStyle w:val="CommentReference"/>
          <w:i w:val="0"/>
          <w:iCs w:val="0"/>
          <w:color w:val="auto"/>
        </w:rPr>
        <w:commentReference w:id="384"/>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385" w:author="Ana Eguiguren" w:date="2025-07-10T19:56:00Z" w16du:dateUtc="2025-07-10T22:56:00Z">
        <w:r w:rsidRPr="00A17E91" w:rsidDel="00FC74A0">
          <w:rPr>
            <w:i w:val="0"/>
            <w:iCs w:val="0"/>
            <w:color w:val="auto"/>
          </w:rPr>
          <w:delText xml:space="preserve">and </w:delText>
        </w:r>
      </w:del>
      <w:ins w:id="386" w:author="Ana Eguiguren" w:date="2025-07-10T19:56:00Z" w16du:dateUtc="2025-07-10T22:56:00Z">
        <w:r w:rsidR="00FC74A0">
          <w:rPr>
            <w:i w:val="0"/>
            <w:iCs w:val="0"/>
            <w:color w:val="auto"/>
          </w:rPr>
          <w:t>pink</w:t>
        </w:r>
      </w:ins>
      <w:ins w:id="387" w:author="Ana Eguiguren" w:date="2025-07-10T19:57:00Z" w16du:dateUtc="2025-07-10T22:57:00Z">
        <w:r w:rsidR="00FC74A0">
          <w:rPr>
            <w:i w:val="0"/>
            <w:iCs w:val="0"/>
            <w:color w:val="auto"/>
          </w:rPr>
          <w:t xml:space="preserve"> and</w:t>
        </w:r>
      </w:ins>
      <w:ins w:id="388"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389"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390" w:author="Ana Eguiguren" w:date="2025-07-10T19:57:00Z" w16du:dateUtc="2025-07-10T22:57:00Z">
        <w:r w:rsidDel="00FC74A0">
          <w:rPr>
            <w:i w:val="0"/>
            <w:iCs w:val="0"/>
            <w:color w:val="auto"/>
          </w:rPr>
          <w:delText>s</w:delText>
        </w:r>
      </w:del>
      <w:r>
        <w:rPr>
          <w:i w:val="0"/>
          <w:iCs w:val="0"/>
          <w:color w:val="auto"/>
        </w:rPr>
        <w:t xml:space="preserve"> indicate</w:t>
      </w:r>
      <w:ins w:id="391" w:author="Balaena Institute whitehead" w:date="2025-07-11T11:56:00Z" w16du:dateUtc="2025-07-11T14:56:00Z">
        <w:r w:rsidR="00BE1ADA">
          <w:rPr>
            <w:i w:val="0"/>
            <w:iCs w:val="0"/>
            <w:color w:val="auto"/>
          </w:rPr>
          <w:t>s</w:t>
        </w:r>
      </w:ins>
      <w:ins w:id="392"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393"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378"/>
        <w:r w:rsidR="00922BBE" w:rsidDel="00FC74A0">
          <w:rPr>
            <w:rStyle w:val="CommentReference"/>
            <w:i w:val="0"/>
            <w:iCs w:val="0"/>
            <w:color w:val="auto"/>
          </w:rPr>
          <w:commentReference w:id="378"/>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46128084" w:rsidR="00583D2A" w:rsidRDefault="00583D2A" w:rsidP="00583D2A">
      <w:del w:id="394"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395" w:author="Ana Eguiguren" w:date="2025-07-10T20:02:00Z" w16du:dateUtc="2025-07-10T23:02:00Z">
        <w:r w:rsidR="001129B3">
          <w:t>—</w:t>
        </w:r>
      </w:ins>
      <w:del w:id="396" w:author="Ana Eguiguren" w:date="2025-07-10T20:02:00Z" w16du:dateUtc="2025-07-10T23:02:00Z">
        <w:r w:rsidDel="001129B3">
          <w:delText xml:space="preserve"> (</w:delText>
        </w:r>
      </w:del>
      <w:del w:id="397" w:author="Ana Eguiguren" w:date="2025-07-10T20:03:00Z" w16du:dateUtc="2025-07-10T23:03:00Z">
        <w:r w:rsidR="003C2CB8" w:rsidDel="001129B3">
          <w:delText>which</w:delText>
        </w:r>
      </w:del>
      <w:del w:id="398" w:author="Ana Eguiguren" w:date="2025-07-10T20:02:00Z" w16du:dateUtc="2025-07-10T23:02:00Z">
        <w:r w:rsidR="003C2CB8" w:rsidDel="001129B3">
          <w:delText xml:space="preserve"> </w:delText>
        </w:r>
      </w:del>
      <w:del w:id="399" w:author="Ana Eguiguren" w:date="2025-07-10T20:03:00Z" w16du:dateUtc="2025-07-10T23:03:00Z">
        <w:r w:rsidR="003C2CB8" w:rsidDel="001129B3">
          <w:delText xml:space="preserve">we </w:delText>
        </w:r>
      </w:del>
      <w:del w:id="400" w:author="Ana Eguiguren" w:date="2025-07-10T20:02:00Z" w16du:dateUtc="2025-07-10T23:02:00Z">
        <w:r w:rsidR="003C2CB8" w:rsidDel="001129B3">
          <w:delText xml:space="preserve">here </w:delText>
        </w:r>
      </w:del>
      <w:del w:id="401" w:author="Ana Eguiguren" w:date="2025-07-10T20:03:00Z" w16du:dateUtc="2025-07-10T23:03:00Z">
        <w:r w:rsidR="003C2CB8" w:rsidDel="001129B3">
          <w:delText>define</w:delText>
        </w:r>
      </w:del>
      <w:ins w:id="402" w:author="Ana Eguiguren" w:date="2025-07-10T20:03:00Z" w16du:dateUtc="2025-07-10T23:03:00Z">
        <w:r w:rsidR="001129B3">
          <w:t>defined here</w:t>
        </w:r>
      </w:ins>
      <w:r w:rsidR="003C2CB8">
        <w:t xml:space="preserve"> as </w:t>
      </w:r>
      <w:del w:id="403" w:author="Ana Eguiguren" w:date="2025-07-15T18:23:00Z" w16du:dateUtc="2025-07-15T21:23:00Z">
        <w:r w:rsidR="003C2CB8" w:rsidDel="001C3A91">
          <w:delText>cases when</w:delText>
        </w:r>
      </w:del>
      <w:ins w:id="404" w:author="Ana Eguiguren" w:date="2025-07-15T18:23:00Z" w16du:dateUtc="2025-07-15T21:23:00Z">
        <w:r w:rsidR="001C3A91">
          <w:t>having</w:t>
        </w:r>
      </w:ins>
      <w:r w:rsidR="003C2CB8">
        <w:t xml:space="preserve"> </w:t>
      </w:r>
      <w:del w:id="405" w:author="Ana Eguiguren" w:date="2025-07-15T18:23:00Z" w16du:dateUtc="2025-07-15T21:23:00Z">
        <w:r w:rsidR="003C2CB8" w:rsidDel="001C3A91">
          <w:delText xml:space="preserve">the </w:delText>
        </w:r>
      </w:del>
      <w:del w:id="406"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width</w:t>
      </w:r>
      <w:ins w:id="407" w:author="Ana Eguiguren" w:date="2025-07-15T18:24:00Z" w16du:dateUtc="2025-07-15T21:24:00Z">
        <w:r w:rsidR="001C3A91">
          <w:t>s</w:t>
        </w:r>
      </w:ins>
      <w:r w:rsidR="003C2CB8">
        <w:t xml:space="preserve"> for </w:t>
      </w:r>
      <w:r w:rsidR="003C2CB8">
        <w:rPr>
          <w:i/>
          <w:iCs/>
        </w:rPr>
        <w:t>P(f)</w:t>
      </w:r>
      <w:r w:rsidR="003C2CB8">
        <w:t xml:space="preserve"> </w:t>
      </w:r>
      <w:del w:id="408" w:author="Ana Eguiguren" w:date="2025-07-10T20:03:00Z" w16du:dateUtc="2025-07-10T23:03:00Z">
        <w:r w:rsidR="003C2CB8" w:rsidDel="001129B3">
          <w:delText>estimates</w:delText>
        </w:r>
      </w:del>
      <w:ins w:id="409" w:author="Ana Eguiguren" w:date="2025-07-10T20:03:00Z" w16du:dateUtc="2025-07-10T23:03:00Z">
        <w:r w:rsidR="001129B3">
          <w:t>was less than</w:t>
        </w:r>
      </w:ins>
      <w:r w:rsidR="003C2CB8">
        <w:rPr>
          <w:i/>
          <w:iCs/>
        </w:rPr>
        <w:t xml:space="preserve"> </w:t>
      </w:r>
      <w:del w:id="410" w:author="Ana Eguiguren" w:date="2025-07-10T20:03:00Z" w16du:dateUtc="2025-07-10T23:03:00Z">
        <w:r w:rsidDel="001129B3">
          <w:delText xml:space="preserve">&lt; </w:delText>
        </w:r>
      </w:del>
      <w:r>
        <w:t>0.05</w:t>
      </w:r>
      <w:ins w:id="411" w:author="Ana Eguiguren" w:date="2025-07-10T20:03:00Z" w16du:dateUtc="2025-07-10T23:03:00Z">
        <w:r w:rsidR="001129B3">
          <w:t>—</w:t>
        </w:r>
      </w:ins>
      <w:del w:id="412" w:author="Ana Eguiguren" w:date="2025-07-10T20:02:00Z" w16du:dateUtc="2025-07-10T23:02:00Z">
        <w:r w:rsidDel="001129B3">
          <w:delText xml:space="preserve">) </w:delText>
        </w:r>
      </w:del>
      <w:r>
        <w:t>assigned</w:t>
      </w:r>
      <w:del w:id="413"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414" w:author="Ana Eguiguren" w:date="2025-07-10T20:03:00Z" w16du:dateUtc="2025-07-10T23:03:00Z">
        <w:r w:rsidR="00A35428">
          <w:t xml:space="preserve"> </w:t>
        </w:r>
      </w:ins>
      <w:ins w:id="415" w:author="Ana Eguiguren" w:date="2025-07-10T20:04:00Z" w16du:dateUtc="2025-07-10T23:04:00Z">
        <w:r w:rsidR="00A35428">
          <w:rPr>
            <w:i/>
            <w:iCs/>
          </w:rPr>
          <w:t>TL</w:t>
        </w:r>
      </w:ins>
      <w:r>
        <w:t xml:space="preserve"> and </w:t>
      </w:r>
      <w:del w:id="416"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417"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418" w:author="Ana Eguiguren" w:date="2025-07-10T20:04:00Z" w16du:dateUtc="2025-07-10T23:04:00Z">
        <w:r w:rsidDel="00A35428">
          <w:delText xml:space="preserve"> </w:delText>
        </w:r>
      </w:del>
      <w:r>
        <w:t xml:space="preserve">This length range </w:t>
      </w:r>
      <w:del w:id="419" w:author="Ana Eguiguren" w:date="2025-07-10T20:04:00Z" w16du:dateUtc="2025-07-10T23:04:00Z">
        <w:r w:rsidDel="009875D9">
          <w:delText xml:space="preserve">coincides </w:delText>
        </w:r>
      </w:del>
      <w:ins w:id="420" w:author="Ana Eguiguren" w:date="2025-07-10T20:04:00Z" w16du:dateUtc="2025-07-10T23:04:00Z">
        <w:r w:rsidR="009875D9">
          <w:t xml:space="preserve">nearly </w:t>
        </w:r>
      </w:ins>
      <w:ins w:id="421" w:author="Ana Eguiguren" w:date="2025-07-10T20:05:00Z" w16du:dateUtc="2025-07-10T23:05:00Z">
        <w:r w:rsidR="009875D9">
          <w:t>coincides</w:t>
        </w:r>
      </w:ins>
      <w:ins w:id="422" w:author="Ana Eguiguren" w:date="2025-07-10T20:04:00Z" w16du:dateUtc="2025-07-10T23:04:00Z">
        <w:r w:rsidR="009875D9">
          <w:t xml:space="preserve"> </w:t>
        </w:r>
      </w:ins>
      <w:r>
        <w:t xml:space="preserve">with the 10 – 12 m range of mature females based on whaling data </w:t>
      </w:r>
      <w:del w:id="423"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424"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425" w:author="Ana Eguiguren" w:date="2025-07-10T20:04:00Z" w16du:dateUtc="2025-07-10T23:04:00Z">
        <w:r w:rsidR="009875D9">
          <w:t xml:space="preserve">, but extends 0.5 m beyond the </w:t>
        </w:r>
      </w:ins>
      <w:ins w:id="426" w:author="Ana Eguiguren" w:date="2025-07-10T20:05:00Z" w16du:dateUtc="2025-07-10T23:05:00Z">
        <w:r w:rsidR="009875D9">
          <w:t>maximum recorded female length</w:t>
        </w:r>
      </w:ins>
      <w:ins w:id="427" w:author="Balaena Institute whitehead" w:date="2025-07-11T15:32:00Z" w16du:dateUtc="2025-07-11T18:32:00Z">
        <w:r w:rsidR="006A6C4E">
          <w:t xml:space="preserve"> (12 m)</w:t>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428"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w:t>
      </w:r>
      <w:ins w:id="429" w:author="Ana Eguiguren" w:date="2025-07-15T18:25:00Z" w16du:dateUtc="2025-07-15T21:25:00Z">
        <w:r w:rsidR="001C3A91">
          <w:t xml:space="preserve"> Images of </w:t>
        </w:r>
      </w:ins>
      <w:ins w:id="430" w:author="Ana Eguiguren" w:date="2025-07-15T18:26:00Z" w16du:dateUtc="2025-07-15T21:26:00Z">
        <w:r w:rsidR="001C3A91">
          <w:t xml:space="preserve">a sample of </w:t>
        </w:r>
      </w:ins>
      <w:ins w:id="431" w:author="Ana Eguiguren" w:date="2025-07-15T18:25:00Z" w16du:dateUtc="2025-07-15T21:25:00Z">
        <w:r w:rsidR="001C3A91">
          <w:t>individual</w:t>
        </w:r>
      </w:ins>
      <w:ins w:id="432" w:author="Ana Eguiguren" w:date="2025-07-15T18:26:00Z" w16du:dateUtc="2025-07-15T21:26:00Z">
        <w:r w:rsidR="001C3A91">
          <w:t xml:space="preserve">s and their corresponding </w:t>
        </w:r>
        <w:r w:rsidR="001C3A91">
          <w:rPr>
            <w:i/>
            <w:iCs/>
          </w:rPr>
          <w:t>P(f)</w:t>
        </w:r>
        <w:r w:rsidR="001C3A91">
          <w:t xml:space="preserve"> values are shown in the </w:t>
        </w:r>
      </w:ins>
      <w:ins w:id="433" w:author="Ana Eguiguren" w:date="2025-07-15T18:43:00Z" w16du:dateUtc="2025-07-15T21:43:00Z">
        <w:r w:rsidR="009B17FC">
          <w:rPr>
            <w:b/>
            <w:bCs/>
          </w:rPr>
          <w:t>Supplementary Material 2</w:t>
        </w:r>
      </w:ins>
      <w:ins w:id="434" w:author="Ana Eguiguren" w:date="2025-07-15T18:44:00Z" w16du:dateUtc="2025-07-15T21:44:00Z">
        <w:r w:rsidR="00D80962">
          <w:t xml:space="preserve"> for reference</w:t>
        </w:r>
      </w:ins>
      <w:ins w:id="435" w:author="Ana Eguiguren" w:date="2025-07-15T18:26:00Z" w16du:dateUtc="2025-07-15T21:26:00Z">
        <w:r w:rsidR="001C3A91">
          <w:t xml:space="preserve">. </w:t>
        </w:r>
      </w:ins>
      <w:del w:id="436" w:author="Ana Eguiguren" w:date="2025-07-15T18:26:00Z" w16du:dateUtc="2025-07-15T21:26:00Z">
        <w:r w:rsidDel="001C3A91">
          <w:delText xml:space="preserve"> </w:delText>
        </w:r>
      </w:del>
      <w:del w:id="437"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438" w:author="Hal Whitehead" w:date="2025-07-09T19:51:00Z" w16du:dateUtc="2025-07-09T22:51:00Z">
        <w:del w:id="439" w:author="Ana Eguiguren" w:date="2025-07-10T20:05:00Z" w16du:dateUtc="2025-07-10T23:05:00Z">
          <w:r w:rsidDel="000316F7">
            <w:delText xml:space="preserve"> </w:delText>
          </w:r>
        </w:del>
      </w:ins>
      <w:ins w:id="440" w:author="Hal Whitehead" w:date="2025-07-09T10:34:00Z" w16du:dateUtc="2025-07-09T13:34:00Z">
        <w:del w:id="441" w:author="Ana Eguiguren" w:date="2025-07-10T20:05:00Z" w16du:dateUtc="2025-07-10T23:05:00Z">
          <w:r w:rsidR="00F45528" w:rsidDel="000316F7">
            <w:delText>assigned</w:delText>
          </w:r>
          <w:r w:rsidDel="000316F7">
            <w:delText xml:space="preserve"> </w:delText>
          </w:r>
        </w:del>
      </w:ins>
      <w:del w:id="442"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443" w:author="Ana Eguiguren" w:date="2025-07-10T19:59:00Z" w16du:dateUtc="2025-07-10T22:59:00Z"/>
        </w:rPr>
      </w:pPr>
      <w:del w:id="444" w:author="Ana Eguiguren" w:date="2025-07-10T19:59:00Z" w16du:dateUtc="2025-07-10T22:59:00Z">
        <w:r w:rsidDel="003C5406">
          <w:lastRenderedPageBreak/>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445" w:author="Ana Eguiguren" w:date="2025-07-10T19:58:00Z" w16du:dateUtc="2025-07-10T22:58:00Z">
        <w:r w:rsidR="00583D2A" w:rsidDel="0007359C">
          <w:delText xml:space="preserve">more </w:delText>
        </w:r>
      </w:del>
      <w:del w:id="446"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447"/>
        <w:r w:rsidR="00583D2A" w:rsidDel="003C5406">
          <w:delText xml:space="preserve">For example, </w:delText>
        </w:r>
        <w:commentRangeStart w:id="448"/>
        <w:r w:rsidR="00583D2A" w:rsidDel="003C5406">
          <w:delText xml:space="preserve">individual </w:delText>
        </w:r>
        <w:r w:rsidDel="003C5406">
          <w:delText>ID</w:delText>
        </w:r>
        <w:r w:rsidR="00583D2A" w:rsidDel="003C5406">
          <w:delText xml:space="preserve">74 </w:delText>
        </w:r>
        <w:commentRangeEnd w:id="448"/>
        <w:r w:rsidR="00583D2A" w:rsidDel="003C5406">
          <w:rPr>
            <w:rStyle w:val="CommentReference"/>
          </w:rPr>
          <w:commentReference w:id="448"/>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447"/>
        <w:r w:rsidR="00583D2A" w:rsidDel="003C5406">
          <w:rPr>
            <w:rStyle w:val="CommentReference"/>
          </w:rPr>
          <w:commentReference w:id="447"/>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449"/>
        <w:r w:rsidR="00583D2A" w:rsidDel="003C5406">
          <w:delText xml:space="preserve"> </w:delText>
        </w:r>
        <w:commentRangeEnd w:id="449"/>
        <w:r w:rsidR="00583D2A" w:rsidDel="003C5406">
          <w:rPr>
            <w:rStyle w:val="CommentReference"/>
          </w:rPr>
          <w:commentReference w:id="449"/>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450"/>
        <w:commentRangeStart w:id="451"/>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450"/>
        <w:r w:rsidR="00F45528" w:rsidDel="003C5406">
          <w:rPr>
            <w:rStyle w:val="CommentReference"/>
          </w:rPr>
          <w:commentReference w:id="450"/>
        </w:r>
        <w:commentRangeEnd w:id="451"/>
        <w:r w:rsidR="00547F4B" w:rsidDel="003C5406">
          <w:rPr>
            <w:rStyle w:val="CommentReference"/>
          </w:rPr>
          <w:commentReference w:id="451"/>
        </w:r>
      </w:del>
    </w:p>
    <w:p w14:paraId="385C2218" w14:textId="77777777" w:rsidR="00583D2A" w:rsidRDefault="00583D2A" w:rsidP="00583D2A"/>
    <w:p w14:paraId="4194BA20" w14:textId="43037DE2" w:rsidR="00583D2A" w:rsidRDefault="003C5406" w:rsidP="00583D2A">
      <w:ins w:id="452" w:author="Ana Eguiguren" w:date="2025-07-10T19:59:00Z" w16du:dateUtc="2025-07-10T22:59:00Z">
        <w:r>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453" w:name="_Ref201777743"/>
      <w:commentRangeStart w:id="454"/>
      <w:r w:rsidRPr="009A0C70">
        <w:rPr>
          <w:b/>
          <w:bCs/>
          <w:color w:val="auto"/>
        </w:rPr>
        <w:t xml:space="preserve">Figure </w:t>
      </w:r>
      <w:del w:id="455"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456" w:author="Balaena Institute whitehead" w:date="2025-07-10T11:07:00Z" w16du:dateUtc="2025-07-10T14:07:00Z">
        <w:r w:rsidDel="00A10676">
          <w:rPr>
            <w:b/>
            <w:bCs/>
            <w:noProof/>
            <w:color w:val="auto"/>
          </w:rPr>
          <w:delText>5</w:delText>
        </w:r>
      </w:del>
      <w:del w:id="457" w:author="Balaena Institute whitehead" w:date="2025-07-11T15:14:00Z" w16du:dateUtc="2025-07-11T18:14:00Z">
        <w:r w:rsidRPr="009A0C70" w:rsidDel="00F91C57">
          <w:rPr>
            <w:b/>
            <w:bCs/>
            <w:noProof/>
            <w:color w:val="auto"/>
          </w:rPr>
          <w:fldChar w:fldCharType="end"/>
        </w:r>
      </w:del>
      <w:bookmarkEnd w:id="453"/>
      <w:ins w:id="458"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459"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460"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461" w:author="Ana Eguiguren" w:date="2025-07-10T20:00:00Z" w16du:dateUtc="2025-07-10T23:00:00Z">
        <w:r w:rsidR="0042583D" w:rsidDel="003C5406">
          <w:rPr>
            <w:i w:val="0"/>
            <w:iCs w:val="0"/>
            <w:color w:val="auto"/>
          </w:rPr>
          <w:delText xml:space="preserve">violet </w:delText>
        </w:r>
      </w:del>
      <w:ins w:id="462"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463"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464" w:author="Balaena Institute whitehead" w:date="2025-07-11T15:12:00Z" w16du:dateUtc="2025-07-11T18:12:00Z">
            <w:rPr>
              <w:i w:val="0"/>
              <w:iCs w:val="0"/>
              <w:color w:val="auto"/>
            </w:rPr>
          </w:rPrChange>
        </w:rPr>
        <w:t>P(</w:t>
      </w:r>
      <w:r w:rsidR="005F05A3" w:rsidRPr="00DA181C">
        <w:rPr>
          <w:color w:val="auto"/>
          <w:rPrChange w:id="465" w:author="Balaena Institute whitehead" w:date="2025-07-11T15:12:00Z" w16du:dateUtc="2025-07-11T18:12:00Z">
            <w:rPr>
              <w:i w:val="0"/>
              <w:iCs w:val="0"/>
              <w:color w:val="auto"/>
            </w:rPr>
          </w:rPrChange>
        </w:rPr>
        <w:t>f</w:t>
      </w:r>
      <w:ins w:id="466" w:author="Balaena Institute whitehead" w:date="2025-07-11T15:12:00Z" w16du:dateUtc="2025-07-11T18:12:00Z">
        <w:r w:rsidR="00DA181C" w:rsidRPr="00DA181C">
          <w:rPr>
            <w:color w:val="auto"/>
            <w:rPrChange w:id="467"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468" w:author="Balaena Institute whitehead" w:date="2025-07-11T15:13:00Z" w16du:dateUtc="2025-07-11T18:13:00Z">
        <w:r w:rsidR="00DA181C">
          <w:rPr>
            <w:b/>
            <w:bCs/>
            <w:color w:val="auto"/>
          </w:rPr>
          <w:t>)</w:t>
        </w:r>
      </w:ins>
      <w:del w:id="469"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454"/>
      <w:r w:rsidR="00A940E9">
        <w:rPr>
          <w:rStyle w:val="CommentReference"/>
          <w:i w:val="0"/>
          <w:iCs w:val="0"/>
          <w:color w:val="auto"/>
        </w:rPr>
        <w:commentReference w:id="454"/>
      </w:r>
    </w:p>
    <w:p w14:paraId="20B5FB0D" w14:textId="2F42B6DA" w:rsidR="00583D2A" w:rsidRPr="000C6EAF" w:rsidRDefault="00583D2A">
      <w:pPr>
        <w:pStyle w:val="Heading4"/>
        <w:pPrChange w:id="470"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lastRenderedPageBreak/>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471"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72"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473" w:name="_Ref201915523"/>
      <w:commentRangeStart w:id="474"/>
      <w:commentRangeStart w:id="475"/>
      <w:commentRangeStart w:id="476"/>
      <w:r w:rsidRPr="004C42E8">
        <w:rPr>
          <w:b/>
          <w:bCs/>
          <w:color w:val="auto"/>
        </w:rPr>
        <w:t xml:space="preserve">Figure </w:t>
      </w:r>
      <w:del w:id="477"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478" w:author="Balaena Institute whitehead" w:date="2025-07-10T11:07:00Z" w16du:dateUtc="2025-07-10T14:07:00Z">
        <w:r w:rsidRPr="004C42E8" w:rsidDel="00A10676">
          <w:rPr>
            <w:b/>
            <w:bCs/>
            <w:noProof/>
            <w:color w:val="auto"/>
          </w:rPr>
          <w:delText>6</w:delText>
        </w:r>
      </w:del>
      <w:del w:id="479" w:author="Balaena Institute whitehead" w:date="2025-07-11T15:14:00Z" w16du:dateUtc="2025-07-11T18:14:00Z">
        <w:r w:rsidRPr="004C42E8" w:rsidDel="00F91C57">
          <w:rPr>
            <w:b/>
            <w:bCs/>
            <w:color w:val="auto"/>
          </w:rPr>
          <w:fldChar w:fldCharType="end"/>
        </w:r>
      </w:del>
      <w:bookmarkEnd w:id="473"/>
      <w:ins w:id="480"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474"/>
      <w:r>
        <w:rPr>
          <w:rStyle w:val="CommentReference"/>
          <w:i w:val="0"/>
          <w:iCs w:val="0"/>
          <w:color w:val="auto"/>
        </w:rPr>
        <w:commentReference w:id="474"/>
      </w:r>
      <w:commentRangeEnd w:id="475"/>
      <w:r>
        <w:rPr>
          <w:rStyle w:val="CommentReference"/>
          <w:i w:val="0"/>
          <w:iCs w:val="0"/>
          <w:color w:val="auto"/>
        </w:rPr>
        <w:commentReference w:id="475"/>
      </w:r>
      <w:commentRangeEnd w:id="476"/>
      <w:r w:rsidR="00D9550C">
        <w:rPr>
          <w:rStyle w:val="CommentReference"/>
          <w:i w:val="0"/>
          <w:iCs w:val="0"/>
          <w:color w:val="auto"/>
        </w:rPr>
        <w:commentReference w:id="476"/>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481" w:name="_Toc203386332"/>
      <w:r>
        <w:t>4. DISCUSSION</w:t>
      </w:r>
      <w:bookmarkEnd w:id="481"/>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482" w:author="Hal Whitehead" w:date="2025-07-09T10:41:00Z" w16du:dateUtc="2025-07-09T13:41:00Z">
        <w:r w:rsidR="00F45528">
          <w:t xml:space="preserve">  OTHER EXAMPLES: MATING BEHAVIOUR; SAME/DIFFERENT SEX</w:t>
        </w:r>
      </w:ins>
      <w:ins w:id="483" w:author="Hal Whitehead" w:date="2025-07-09T10:42:00Z" w16du:dateUtc="2025-07-09T13:42:00Z">
        <w:r w:rsidR="000D33A1">
          <w:t>ES</w:t>
        </w:r>
      </w:ins>
      <w:ins w:id="484"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41" w:author="Hal Whitehead" w:date="2025-07-09T06:12:00Z" w:initials="HW">
    <w:p w14:paraId="6C473DAA" w14:textId="587294CB" w:rsidR="00AA7307" w:rsidRDefault="00AA7307">
      <w:pPr>
        <w:pStyle w:val="CommentText"/>
      </w:pPr>
      <w:r>
        <w:rPr>
          <w:rStyle w:val="CommentReference"/>
        </w:rPr>
        <w:annotationRef/>
      </w:r>
      <w:r>
        <w:t>?</w:t>
      </w:r>
    </w:p>
  </w:comment>
  <w:comment w:id="59" w:author="Hal Whitehead" w:date="2025-07-09T06:21:00Z" w:initials="HW">
    <w:p w14:paraId="64FE5285" w14:textId="144BAF41" w:rsidR="003C5F32" w:rsidRDefault="003C5F32">
      <w:pPr>
        <w:pStyle w:val="CommentText"/>
      </w:pPr>
      <w:r>
        <w:rPr>
          <w:rStyle w:val="CommentReference"/>
        </w:rPr>
        <w:annotationRef/>
      </w:r>
      <w:r>
        <w:t>?</w:t>
      </w:r>
    </w:p>
  </w:comment>
  <w:comment w:id="82"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10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150"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181"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287"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51"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294"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325"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384"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378"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448"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447"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449"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450"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451"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454"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74"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75"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76"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D8214" w14:textId="77777777" w:rsidR="000E1C7F" w:rsidRDefault="000E1C7F">
      <w:pPr>
        <w:spacing w:after="0" w:line="240" w:lineRule="auto"/>
      </w:pPr>
      <w:r>
        <w:separator/>
      </w:r>
    </w:p>
  </w:endnote>
  <w:endnote w:type="continuationSeparator" w:id="0">
    <w:p w14:paraId="486D5CE8" w14:textId="77777777" w:rsidR="000E1C7F" w:rsidRDefault="000E1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4CA777" w14:textId="77777777" w:rsidR="000E1C7F" w:rsidRDefault="000E1C7F">
      <w:pPr>
        <w:spacing w:after="0" w:line="240" w:lineRule="auto"/>
      </w:pPr>
      <w:r>
        <w:separator/>
      </w:r>
    </w:p>
  </w:footnote>
  <w:footnote w:type="continuationSeparator" w:id="0">
    <w:p w14:paraId="50E5937F" w14:textId="77777777" w:rsidR="000E1C7F" w:rsidRDefault="000E1C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C3A91"/>
    <w:rsid w:val="001E0016"/>
    <w:rsid w:val="001E1EC1"/>
    <w:rsid w:val="001E274D"/>
    <w:rsid w:val="001F0B45"/>
    <w:rsid w:val="001F3587"/>
    <w:rsid w:val="001F51BD"/>
    <w:rsid w:val="001F5573"/>
    <w:rsid w:val="00213E7B"/>
    <w:rsid w:val="00214779"/>
    <w:rsid w:val="00227C86"/>
    <w:rsid w:val="002309F0"/>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B4DD4"/>
    <w:rsid w:val="005E293F"/>
    <w:rsid w:val="005E6435"/>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939F4"/>
    <w:rsid w:val="00BB3941"/>
    <w:rsid w:val="00BB770B"/>
    <w:rsid w:val="00BE1ADA"/>
    <w:rsid w:val="00BE68B1"/>
    <w:rsid w:val="00BF3BF0"/>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695F"/>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2</TotalTime>
  <Pages>20</Pages>
  <Words>20630</Words>
  <Characters>117595</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9</cp:revision>
  <dcterms:created xsi:type="dcterms:W3CDTF">2025-06-24T14:05:00Z</dcterms:created>
  <dcterms:modified xsi:type="dcterms:W3CDTF">2025-07-18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